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r w:rsidRPr="006275A3">
        <w:rPr>
          <w:b/>
          <w:bCs/>
        </w:rPr>
        <w:lastRenderedPageBreak/>
        <w:t>Abstract</w:t>
      </w:r>
      <w:commentRangeEnd w:id="1"/>
      <w:r w:rsidR="002F2BB2">
        <w:rPr>
          <w:rStyle w:val="CommentReference"/>
        </w:rPr>
        <w:commentReference w:id="1"/>
      </w:r>
    </w:p>
    <w:p w14:paraId="220E3544" w14:textId="75AFEA30" w:rsidR="0005435E" w:rsidRPr="0005435E" w:rsidRDefault="009346EA" w:rsidP="00CC1CF1">
      <w:pPr>
        <w:spacing w:line="480" w:lineRule="auto"/>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 xml:space="preserve">skills enhanced by </w:t>
      </w:r>
      <w:r w:rsidR="006C475D">
        <w:t xml:space="preserve">exposure to </w:t>
      </w:r>
      <w:r>
        <w:t>adversity</w:t>
      </w:r>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w:t>
      </w:r>
      <w:r w:rsidR="006C475D">
        <w:t xml:space="preserve"> specific</w:t>
      </w:r>
      <w:r w:rsidR="0005435E" w:rsidRPr="0005435E">
        <w:t xml:space="preserve"> skill. Although commonly assumed, this assertion is rarely tested. Second, empirical work suggests </w:t>
      </w:r>
      <w:r w:rsidR="006C475D">
        <w:t xml:space="preserve">that </w:t>
      </w:r>
      <w:r w:rsidR="0005435E" w:rsidRPr="0005435E">
        <w:t>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research comparing different skills have tested</w:t>
      </w:r>
      <w:r w:rsidR="006C475D">
        <w:t xml:space="preserve"> only </w:t>
      </w:r>
      <w:r w:rsidR="00357E03">
        <w:t xml:space="preserve">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t>
      </w:r>
      <w:r w:rsidR="006C475D">
        <w:t>Specifically, w</w:t>
      </w:r>
      <w:r w:rsidR="0005435E" w:rsidRPr="0005435E">
        <w:t>e use a within-person modeling strategy to examine how exposure to harshness and unpredictability</w:t>
      </w:r>
      <w:r w:rsidR="006C475D">
        <w:t xml:space="preserve"> earlier in life</w:t>
      </w:r>
      <w:r w:rsidR="0005435E" w:rsidRPr="0005435E">
        <w:t xml:space="preserve"> </w:t>
      </w:r>
      <w:r w:rsidR="006C475D">
        <w:t xml:space="preserve">are associated with </w:t>
      </w:r>
      <w:r w:rsidR="0005435E" w:rsidRPr="0005435E">
        <w:rPr>
          <w:i/>
          <w:iCs/>
        </w:rPr>
        <w:t>relative</w:t>
      </w:r>
      <w:r w:rsidR="0005435E" w:rsidRPr="0005435E">
        <w:t xml:space="preserve"> decreases and increases in subtest performance compared to a person’s overall performance. Our goal is to </w:t>
      </w:r>
      <w:r w:rsidR="006C475D">
        <w:t xml:space="preserve">document </w:t>
      </w:r>
      <w:r w:rsidR="0005435E" w:rsidRPr="0005435E">
        <w:t xml:space="preserve">adversity-shaped cognitive profiles, identify possible drivers of lowered overall </w:t>
      </w:r>
      <w:r w:rsidR="0005435E" w:rsidRPr="0005435E">
        <w:t xml:space="preserve">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0D88A6F8" w14:textId="43892365" w:rsidR="007D6B60" w:rsidRDefault="003A5110" w:rsidP="007D6B60">
      <w:pPr>
        <w:spacing w:line="480" w:lineRule="auto"/>
        <w:ind w:firstLine="720"/>
      </w:pPr>
      <w:r>
        <w:t>Developmental science commonly asserts that advers</w:t>
      </w:r>
      <w:r w:rsidR="00B244D2">
        <w:t>ity</w:t>
      </w:r>
      <w:r w:rsidR="00CF0BAA">
        <w:t>-</w:t>
      </w:r>
      <w:r>
        <w:t xml:space="preserve">exposure </w:t>
      </w:r>
      <w:r w:rsidR="006C475D">
        <w:t xml:space="preserve">during </w:t>
      </w:r>
      <w:r>
        <w:t xml:space="preserve">development </w:t>
      </w:r>
      <w:r w:rsidR="00DE5C7A">
        <w:t>reduces</w:t>
      </w:r>
      <w:r>
        <w:t xml:space="preserve"> cognitive performance, an assumption built on decades of </w:t>
      </w:r>
      <w:r w:rsidR="00DE5C7A">
        <w:t>empirical findings</w:t>
      </w:r>
      <w:r w:rsidR="00B244D2">
        <w:t xml:space="preserve"> </w:t>
      </w:r>
      <w:r>
        <w:fldChar w:fldCharType="begin"/>
      </w:r>
      <w:r w:rsidR="00FD6E4F">
        <w:instrText xml:space="preserve"> ADDIN ZOTERO_ITEM CSL_CITATION {"citationID":"tq1PJ1Xd","properties":{"formattedCitation":"(Duncan et al., 2017; Farah et al., 2006; Hackman et al., 2010, 2014; McLaughlin et al., 2019; Raby et al., 2015)","plainCitation":"(Duncan et al., 2017; Farah et al., 2006; Hackman et al., 2010, 2014; McLaughlin et al., 2019; Raby et al., 2015)","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878,"uris":["http://zotero.org/users/2628991/items/RSIWBY2W"],"itemData":{"id":878,"type":"article-journal","container-title":"Child development","DOI":"10/gjh5cc","issue":"3","note":"publisher: Wiley Online Library","page":"695–708","source":"Google Scholar","title":"The enduring predictive significance of early maternal sensitivity: Social and academic competence through age 32 years","title-short":"The enduring predictive significance of early maternal sensitivity","volume":"86","author":[{"family":"Raby","given":"K. Lee"},{"family":"Roisman","given":"Glenn I."},{"family":"Fraley","given":"R. Chris"},{"family":"Simpson","given":"Jeffry A."}],"issued":{"date-parts":[["2015"]]},"citation-key":"raby2015"}}],"schema":"https://github.com/citation-style-language/schema/raw/master/csl-citation.json"} </w:instrText>
      </w:r>
      <w:r>
        <w:fldChar w:fldCharType="separate"/>
      </w:r>
      <w:r w:rsidR="00FD6E4F">
        <w:rPr>
          <w:noProof/>
        </w:rPr>
        <w:t>(Duncan et al., 2017; Farah et al., 2006; Hackman et al., 2010, 2014; McLaughlin et al., 2019; Raby et al., 2015)</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r w:rsidR="005D2CE8">
        <w:t>compliment</w:t>
      </w:r>
      <w:r w:rsidR="006C475D">
        <w:t>ed</w:t>
      </w:r>
      <w:r w:rsidR="005D2CE8">
        <w:t xml:space="preserve"> this work</w:t>
      </w:r>
      <w:r w:rsidR="00B244D2">
        <w:t xml:space="preserve">—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r w:rsidR="007D6B60">
        <w:t xml:space="preserve"> </w:t>
      </w:r>
    </w:p>
    <w:p w14:paraId="4E7A390E" w14:textId="3A3FFA48" w:rsidR="007D6B60" w:rsidRDefault="004D3752" w:rsidP="003628A5">
      <w:pPr>
        <w:spacing w:line="480" w:lineRule="auto"/>
        <w:ind w:firstLine="720"/>
      </w:pPr>
      <w:r>
        <w:t xml:space="preserve">To </w:t>
      </w:r>
      <w:r w:rsidR="00CC1CF1">
        <w:t xml:space="preserve">illustrate </w:t>
      </w:r>
      <w:r>
        <w:t>this map, research has</w:t>
      </w:r>
      <w:r w:rsidR="003347A4">
        <w:t xml:space="preserve"> used </w:t>
      </w:r>
      <w:r>
        <w:t xml:space="preserve">confirmatory </w:t>
      </w:r>
      <w:r w:rsidR="00CA3D01">
        <w:t xml:space="preserve">study </w:t>
      </w:r>
      <w:r>
        <w:t>design</w:t>
      </w:r>
      <w:r w:rsidR="008B6A36">
        <w:t xml:space="preserve">s, which has gleaned useful insights. </w:t>
      </w:r>
      <w:r w:rsidR="008B6A36" w:rsidRPr="0005435E">
        <w:t xml:space="preserve">Yet, </w:t>
      </w:r>
      <w:r w:rsidR="008B6A36">
        <w:t>to cultivate growth in an e</w:t>
      </w:r>
      <w:r w:rsidR="008B6A36">
        <w:t>merging research program</w:t>
      </w:r>
      <w:r w:rsidR="008B6A36">
        <w:t>—</w:t>
      </w:r>
      <w:r w:rsidR="008B6A36">
        <w:t>where little is known and there is much to learn</w:t>
      </w:r>
      <w:r w:rsidR="008B6A36">
        <w:t>—</w:t>
      </w:r>
      <w:r w:rsidR="008B6A36">
        <w:t>we</w:t>
      </w:r>
      <w:r w:rsidR="008B6A36" w:rsidRPr="0005435E">
        <w:t xml:space="preserve"> must not dig too deep, too fast.</w:t>
      </w:r>
      <w:r w:rsidR="008B6A36">
        <w:t xml:space="preserve"> </w:t>
      </w:r>
      <w:r w:rsidR="003055C9">
        <w:t xml:space="preserve">Without complimentary approaches, exclusive use of </w:t>
      </w:r>
      <w:r w:rsidR="007D6B60">
        <w:t xml:space="preserve">confirmatory designs </w:t>
      </w:r>
      <w:r w:rsidR="003055C9">
        <w:t>can create tunnel vision</w:t>
      </w:r>
      <w:r w:rsidR="00DE5C7A">
        <w:t xml:space="preserve"> and </w:t>
      </w:r>
      <w:r w:rsidR="003055C9">
        <w:t xml:space="preserve">miss new insights. In this paper, we </w:t>
      </w:r>
      <w:r w:rsidR="003628A5">
        <w:t>use</w:t>
      </w:r>
      <w:r w:rsidR="003055C9">
        <w:t xml:space="preserve"> a</w:t>
      </w:r>
      <w:r w:rsidR="003415FC">
        <w:t xml:space="preserve"> complimentary approach to confirmatory research:</w:t>
      </w:r>
      <w:r w:rsidR="003055C9">
        <w:t xml:space="preserve"> principled exploration</w:t>
      </w:r>
      <w:r w:rsidR="003415FC">
        <w:t xml:space="preserve">. </w:t>
      </w:r>
      <w:r w:rsidR="003628A5">
        <w:t>Our broad goal is to contribute to drawing our map of adversity shaped abilities.</w:t>
      </w:r>
      <w:r w:rsidR="003628A5">
        <w:t xml:space="preserve"> To do so, w</w:t>
      </w:r>
      <w:r w:rsidR="003628A5">
        <w:t>e extract the essential features of adaptation-based research to drive our exploration</w:t>
      </w:r>
      <w:r w:rsidR="003628A5">
        <w:t xml:space="preserve"> into new territory and to re-map familiar ground</w:t>
      </w:r>
      <w:r w:rsidR="003415FC">
        <w:t>.</w:t>
      </w:r>
    </w:p>
    <w:p w14:paraId="6CD0AF7C" w14:textId="41EBBA6F" w:rsidR="007D6B60" w:rsidRDefault="007D6B60" w:rsidP="007D6B60">
      <w:pPr>
        <w:spacing w:line="480" w:lineRule="auto"/>
        <w:ind w:firstLine="720"/>
      </w:pPr>
    </w:p>
    <w:p w14:paraId="33BD7ED5" w14:textId="77777777" w:rsidR="007D6B60" w:rsidRDefault="007D6B60" w:rsidP="0062664A">
      <w:pPr>
        <w:spacing w:line="480" w:lineRule="auto"/>
        <w:ind w:firstLine="720"/>
      </w:pPr>
    </w:p>
    <w:p w14:paraId="7B64D089" w14:textId="6ED9F842" w:rsidR="003415FC" w:rsidRPr="003415FC" w:rsidRDefault="003415FC" w:rsidP="003415FC">
      <w:pPr>
        <w:spacing w:line="480" w:lineRule="auto"/>
        <w:jc w:val="center"/>
        <w:rPr>
          <w:b/>
          <w:bCs/>
        </w:rPr>
      </w:pPr>
      <w:r>
        <w:rPr>
          <w:b/>
          <w:bCs/>
        </w:rPr>
        <w:t>Motivating Principled Exploration</w:t>
      </w:r>
    </w:p>
    <w:p w14:paraId="1B8C2087" w14:textId="43717FF6" w:rsidR="00313B74" w:rsidRDefault="00D56384" w:rsidP="00313B74">
      <w:pPr>
        <w:spacing w:line="480" w:lineRule="auto"/>
        <w:ind w:firstLine="720"/>
      </w:pPr>
      <w:r>
        <w:t xml:space="preserve">Most adaptation-based research is confirmatory because </w:t>
      </w:r>
      <w:r w:rsidR="003628A5">
        <w:t>its core</w:t>
      </w:r>
      <w:r w:rsidR="003415FC">
        <w:t xml:space="preserve"> features </w:t>
      </w:r>
      <w:r>
        <w:t>are useful guideposts</w:t>
      </w:r>
      <w:r w:rsidR="00313B74">
        <w:t xml:space="preserve"> for hypothesis generation</w:t>
      </w:r>
      <w:r w:rsidR="003415FC">
        <w:t xml:space="preserve">. </w:t>
      </w:r>
      <w:r>
        <w:t>For example</w:t>
      </w:r>
      <w:r w:rsidR="003415FC">
        <w:t xml:space="preserve">, </w:t>
      </w:r>
      <w:r w:rsidR="003628A5">
        <w:t>adaptation-based perspectives assume</w:t>
      </w:r>
      <w:r>
        <w:t xml:space="preserve"> </w:t>
      </w:r>
      <w:r w:rsidR="003415FC">
        <w:t>development</w:t>
      </w:r>
      <w:r>
        <w:t xml:space="preserve"> shapes the individual, and their abilities, to fit the local environment </w:t>
      </w:r>
      <w:r>
        <w:fldChar w:fldCharType="begin"/>
      </w:r>
      <w:r>
        <w:instrText xml:space="preserve"> ADDIN ZOTERO_ITEM CSL_CITATION {"citationID":"n1TKsnHR","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 xml:space="preserve">. Because environments </w:t>
      </w:r>
      <w:r w:rsidR="00B970E1">
        <w:t xml:space="preserve">differ in the challenges they </w:t>
      </w:r>
      <w:r>
        <w:t xml:space="preserve">pose, development </w:t>
      </w:r>
      <w:r w:rsidR="00B970E1">
        <w:t xml:space="preserve">can </w:t>
      </w:r>
      <w:r w:rsidR="00CD6A66">
        <w:t>shape</w:t>
      </w:r>
      <w:r w:rsidR="00B970E1">
        <w:t xml:space="preserve"> a variety of</w:t>
      </w:r>
      <w:r w:rsidR="00CD6A66">
        <w:t xml:space="preserve"> abilities </w:t>
      </w:r>
      <w:r w:rsidR="00B970E1">
        <w:t>according to specific challenges</w:t>
      </w:r>
      <w:r>
        <w:t xml:space="preserve">. With these </w:t>
      </w:r>
      <w:r w:rsidR="003628A5">
        <w:t>ideas as building blocks</w:t>
      </w:r>
      <w:r>
        <w:t>, it is easy to</w:t>
      </w:r>
      <w:r w:rsidR="00313B74">
        <w:t xml:space="preserve"> </w:t>
      </w:r>
      <w:r w:rsidR="003628A5">
        <w:t>construct</w:t>
      </w:r>
      <w:r w:rsidR="00313B74">
        <w:t xml:space="preserve"> an</w:t>
      </w:r>
      <w:r w:rsidR="00313B74">
        <w:t xml:space="preserve"> intuitive bridge between an ability and an environmental challenge</w:t>
      </w:r>
      <w:r w:rsidR="00CC11CE">
        <w:t xml:space="preserve"> </w:t>
      </w:r>
      <w:r w:rsidR="00313B74">
        <w:t>and</w:t>
      </w:r>
      <w:r w:rsidR="00CC11CE">
        <w:t>, therefore,</w:t>
      </w:r>
      <w:r w:rsidR="00313B74">
        <w:t xml:space="preserve"> </w:t>
      </w:r>
      <w:r>
        <w:t xml:space="preserve">generate reasonably specific hypotheses. For example, a researcher can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w:t>
      </w:r>
      <w:r>
        <w:t xml:space="preserve"> (e.g., threats to safety</w:t>
      </w:r>
      <w:r w:rsidR="00B970E1">
        <w:t xml:space="preserve"> in high crime neighborhoods</w:t>
      </w:r>
      <w:r>
        <w:t>)</w:t>
      </w:r>
      <w:r w:rsidR="0061367A">
        <w:t xml:space="preserve"> and </w:t>
      </w:r>
      <w:r w:rsidR="00CA3D01">
        <w:t xml:space="preserve">the </w:t>
      </w:r>
      <w:r w:rsidR="006C475D">
        <w:t xml:space="preserve">specific </w:t>
      </w:r>
      <w:r w:rsidR="00CA3D01">
        <w:t>abilities needed to meet those</w:t>
      </w:r>
      <w:r w:rsidR="0061367A">
        <w:t xml:space="preserve"> challenge</w:t>
      </w:r>
      <w:r>
        <w:t>s (</w:t>
      </w:r>
      <w:r w:rsidR="00313B74">
        <w:t xml:space="preserve">e.g., </w:t>
      </w:r>
      <w:r>
        <w:t>heightened vigilance)</w:t>
      </w:r>
      <w:r w:rsidR="0061367A">
        <w:t>.</w:t>
      </w:r>
      <w:r w:rsidR="00613950">
        <w:t xml:space="preserve"> </w:t>
      </w:r>
      <w:r w:rsidR="00B807DE">
        <w:t xml:space="preserve">This approach is </w:t>
      </w:r>
      <w:r w:rsidR="00B807DE">
        <w:t xml:space="preserve">appealing </w:t>
      </w:r>
      <w:r w:rsidR="00B807DE">
        <w:t>because</w:t>
      </w:r>
      <w:r w:rsidR="00B807DE">
        <w:t xml:space="preserve"> it forces researchers to be specific and logically tie together challenges posed by an environment and abilities that should help people meet them. </w:t>
      </w:r>
    </w:p>
    <w:p w14:paraId="25CD91D3" w14:textId="4AE3B212" w:rsidR="00E90F95" w:rsidRDefault="0061367A" w:rsidP="00313B74">
      <w:pPr>
        <w:spacing w:line="480" w:lineRule="auto"/>
        <w:ind w:firstLine="720"/>
      </w:pPr>
      <w:r>
        <w:t>This approach</w:t>
      </w:r>
      <w:r w:rsidR="00CA3D01">
        <w:t xml:space="preserve"> has </w:t>
      </w:r>
      <w:r w:rsidR="006C475D">
        <w:t>dis</w:t>
      </w:r>
      <w:r>
        <w:t xml:space="preserve">covered a handful of </w:t>
      </w:r>
      <w:r w:rsidR="00CA3D01">
        <w:t xml:space="preserve">interesting </w:t>
      </w:r>
      <w:r>
        <w:t xml:space="preserve">adversity-enhanced </w:t>
      </w:r>
      <w:r w:rsidR="00CA3D01">
        <w:t xml:space="preserve">abilities. For example, </w:t>
      </w:r>
      <w:r w:rsidR="0062664A">
        <w:t xml:space="preserve">past work has </w:t>
      </w:r>
      <w:r w:rsidR="006C475D">
        <w:t xml:space="preserve">proposed </w:t>
      </w:r>
      <w:r w:rsidR="0062664A">
        <w:t xml:space="preserve">that constantly changing environments might shape the ability to track and respond to </w:t>
      </w:r>
      <w:r w:rsidR="003628A5">
        <w:t>changing information</w:t>
      </w:r>
      <w:r w:rsidR="00CC11CE">
        <w:t xml:space="preserve">. Using this logic, </w:t>
      </w:r>
      <w:r w:rsidR="00EF59AE">
        <w:t xml:space="preserve">studies </w:t>
      </w:r>
      <w:r w:rsidR="0062664A">
        <w:t xml:space="preserve">have </w:t>
      </w:r>
      <w:r w:rsidR="006C475D">
        <w:t xml:space="preserve">found </w:t>
      </w:r>
      <w:r w:rsidR="0062664A">
        <w:t>that</w:t>
      </w:r>
      <w:r w:rsidR="00CC11CE">
        <w:t xml:space="preserve"> </w:t>
      </w:r>
      <w:r w:rsidR="006C475D">
        <w:t xml:space="preserve">exposure to more </w:t>
      </w:r>
      <w:r w:rsidR="00CA3D01">
        <w:t>unpredictable environments</w:t>
      </w:r>
      <w:r w:rsidR="0062664A">
        <w:t xml:space="preserve"> </w:t>
      </w:r>
      <w:r w:rsidR="006C475D">
        <w:t xml:space="preserve">tend to </w:t>
      </w:r>
      <w:r w:rsidR="0062664A">
        <w:t>enhance</w:t>
      </w:r>
      <w:r>
        <w:t xml:space="preserve"> </w:t>
      </w:r>
      <w:r w:rsidR="006C475D">
        <w:t xml:space="preserve">both </w:t>
      </w:r>
      <w:r>
        <w:t xml:space="preserve">attention-shifting </w:t>
      </w:r>
      <w:r w:rsidR="00CA3D01">
        <w:t>and</w:t>
      </w:r>
      <w:r>
        <w:t xml:space="preserve"> working memory updating</w:t>
      </w:r>
      <w:r w:rsidR="00DE5C7A">
        <w:t>,</w:t>
      </w:r>
      <w:r w:rsidR="00B970E1">
        <w:t xml:space="preserve"> two abilities thought to help deal with changes in the environment</w:t>
      </w:r>
      <w:r w:rsidR="00DE5C7A">
        <w:t xml:space="preserve"> </w:t>
      </w:r>
      <w:r w:rsidR="00DE5C7A">
        <w:fldChar w:fldCharType="begin"/>
      </w:r>
      <w:r w:rsidR="00DE5C7A">
        <w:instrText xml:space="preserve"> ADDIN ZOTERO_ITEM CSL_CITATION {"citationID":"bugompSn","properties":{"formattedCitation":"(Fields et al., 2021; Mittal et al., 2015; Young et al., 2018)","plainCitation":"(Fields et al., 2021; Mittal et al., 2015;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DE5C7A">
        <w:fldChar w:fldCharType="separate"/>
      </w:r>
      <w:r w:rsidR="00DE5C7A">
        <w:rPr>
          <w:noProof/>
        </w:rPr>
        <w:t>(Fields et al., 2021; Mittal et al., 2015; Young et al., 2018)</w:t>
      </w:r>
      <w:r w:rsidR="00DE5C7A">
        <w:fldChar w:fldCharType="end"/>
      </w:r>
      <w:r w:rsidR="00CA3D01">
        <w:t xml:space="preserve">. </w:t>
      </w:r>
      <w:r w:rsidR="00CC11CE">
        <w:t>Confirmatory</w:t>
      </w:r>
      <w:r w:rsidR="00CA3D01">
        <w:t xml:space="preserve"> hypotheses</w:t>
      </w:r>
      <w:r w:rsidR="00E90F95">
        <w:t xml:space="preserve"> have </w:t>
      </w:r>
      <w:r w:rsidR="0062664A">
        <w:t xml:space="preserve">also </w:t>
      </w:r>
      <w:r w:rsidR="00E90F95">
        <w:t>focused on test</w:t>
      </w:r>
      <w:r w:rsidR="0062664A">
        <w:t>ing</w:t>
      </w:r>
      <w:r w:rsidR="00E90F95">
        <w:t xml:space="preserve"> content</w:t>
      </w:r>
      <w:r w:rsidR="00361F89">
        <w:t>,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r>
        <w:t xml:space="preserve"> </w:t>
      </w:r>
      <w:r w:rsidR="00E90F95">
        <w:t xml:space="preserve">reasoning about </w:t>
      </w:r>
      <w:r>
        <w:t xml:space="preserve">social dominance </w:t>
      </w:r>
      <w:r w:rsidR="00E90F95">
        <w:t>hierarchies</w:t>
      </w:r>
      <w:r w:rsidR="00CC1CF1">
        <w:t>—</w:t>
      </w:r>
      <w:r w:rsidR="00E90F95">
        <w:t>but not for neutral content, such as age.</w:t>
      </w:r>
      <w:r w:rsidR="00CA3D01">
        <w:t xml:space="preserve"> </w:t>
      </w:r>
      <w:r w:rsidR="00DD15DE">
        <w:t xml:space="preserve">Their </w:t>
      </w:r>
      <w:r w:rsidR="00361F89">
        <w:t xml:space="preserve">study </w:t>
      </w:r>
      <w:r w:rsidR="00DD15DE">
        <w:t>revealed that youth</w:t>
      </w:r>
      <w:r w:rsidR="00DD15DE" w:rsidRPr="00DD15DE">
        <w:t xml:space="preserve"> </w:t>
      </w:r>
      <w:r w:rsidR="00DD15DE">
        <w:t xml:space="preserve">exposed to </w:t>
      </w:r>
      <w:r w:rsidR="00DD15DE">
        <w:lastRenderedPageBreak/>
        <w:t>more</w:t>
      </w:r>
      <w:r w:rsidR="00DD15DE" w:rsidRPr="00DD15DE">
        <w:t xml:space="preserve"> violence were equally</w:t>
      </w:r>
      <w:r w:rsidR="00361F89">
        <w:t xml:space="preserve"> </w:t>
      </w:r>
      <w:r w:rsidR="00DD15DE" w:rsidRPr="00DD15DE">
        <w:t xml:space="preserve">or more accurate when </w:t>
      </w:r>
      <w:r w:rsidR="00361F89">
        <w:t xml:space="preserve">asked to </w:t>
      </w:r>
      <w:r w:rsidR="00DD15DE" w:rsidRPr="00DD15DE">
        <w:t>memoriz</w:t>
      </w:r>
      <w:r w:rsidR="00361F89">
        <w:t>e</w:t>
      </w:r>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r w:rsidR="00361F89">
        <w:t>paradigm</w:t>
      </w:r>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ttention shifting and working memory test</w:t>
      </w:r>
      <w:r w:rsidR="00361F89">
        <w:t>s</w:t>
      </w:r>
      <w:r w:rsidR="00E90F95">
        <w:t>.</w:t>
      </w:r>
      <w:r w:rsidR="00DD15DE">
        <w:t xml:space="preserve"> They found that adversity-exposed youth score higher on working memory updating tasks with real world compared to abstract content.</w:t>
      </w:r>
    </w:p>
    <w:p w14:paraId="7CA66F2A" w14:textId="140C6AEB" w:rsidR="001E3CEF" w:rsidRDefault="00CC11CE" w:rsidP="001E3CEF">
      <w:pPr>
        <w:spacing w:line="480" w:lineRule="auto"/>
        <w:ind w:firstLine="720"/>
      </w:pPr>
      <w:r>
        <w:t>Adaptation-based, confirmatory</w:t>
      </w:r>
      <w:r w:rsidR="004D3752">
        <w:t xml:space="preserve"> approach</w:t>
      </w:r>
      <w:r>
        <w:t>es are clearly useful, but</w:t>
      </w:r>
      <w:r w:rsidR="00B807DE">
        <w:t xml:space="preserve"> they also have pitfalls. </w:t>
      </w:r>
      <w:r w:rsidR="005C1DBA">
        <w:t>Emerging</w:t>
      </w:r>
      <w:r w:rsidR="00B807DE">
        <w:t xml:space="preserve"> research programs </w:t>
      </w:r>
      <w:r w:rsidR="00B970E1">
        <w:t>have yet to lay basic groundwork for testing theories, such as auxiliary assumptions or boundary conditions</w:t>
      </w:r>
      <w:r w:rsidR="00B807DE">
        <w:t xml:space="preserve"> </w:t>
      </w:r>
      <w:r w:rsidR="00B970E1">
        <w:fldChar w:fldCharType="begin"/>
      </w:r>
      <w:r w:rsidR="00B970E1">
        <w:instrText xml:space="preserve"> ADDIN ZOTERO_ITEM CSL_CITATION {"citationID":"qHeau69N","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B970E1">
        <w:fldChar w:fldCharType="separate"/>
      </w:r>
      <w:r w:rsidR="00B970E1">
        <w:rPr>
          <w:noProof/>
        </w:rPr>
        <w:t>(Scheel et al., 2021)</w:t>
      </w:r>
      <w:r w:rsidR="00B970E1">
        <w:fldChar w:fldCharType="end"/>
      </w:r>
      <w:r w:rsidR="00B970E1">
        <w:t xml:space="preserve">. </w:t>
      </w:r>
      <w:r w:rsidR="003628A5">
        <w:t xml:space="preserve">This reduces our ability to understand conflicting findings. </w:t>
      </w:r>
      <w:r w:rsidR="005C1DBA">
        <w:t xml:space="preserve">For example, </w:t>
      </w:r>
      <w:r w:rsidR="00105D54">
        <w:t xml:space="preserve">some </w:t>
      </w:r>
      <w:r w:rsidR="008D6325">
        <w:t xml:space="preserve">studies </w:t>
      </w:r>
      <w:r w:rsidR="00105D54">
        <w:t>suggest</w:t>
      </w:r>
      <w:r w:rsidR="008D6325">
        <w:t xml:space="preserve"> ecologically relevant</w:t>
      </w:r>
      <w:r w:rsidR="005C1DBA">
        <w:t xml:space="preserve"> testing content </w:t>
      </w:r>
      <w:r w:rsidR="008D6325">
        <w:t>enhance</w:t>
      </w:r>
      <w:r w:rsidR="00105D54">
        <w:t>s</w:t>
      </w:r>
      <w:r w:rsidR="008D6325">
        <w:t xml:space="preserve"> performance </w:t>
      </w:r>
      <w:r w:rsidR="003628A5">
        <w:t xml:space="preserve">on executive functions </w:t>
      </w:r>
      <w:r w:rsidR="00105D54">
        <w:t>but others</w:t>
      </w:r>
      <w:r w:rsidR="008D6325">
        <w:t xml:space="preserve"> </w:t>
      </w:r>
      <w:r w:rsidR="00105D54">
        <w:t xml:space="preserve">find ecological content reduces </w:t>
      </w:r>
      <w:r w:rsidR="005C1DBA" w:rsidRPr="005C1DBA">
        <w:t>performance</w:t>
      </w:r>
      <w:r w:rsidR="003628A5">
        <w:t xml:space="preserve"> on standardized tests</w:t>
      </w:r>
      <w:r w:rsidR="00105D54">
        <w:t xml:space="preserve"> </w:t>
      </w:r>
      <w:r w:rsidR="00105D54">
        <w:fldChar w:fldCharType="begin"/>
      </w:r>
      <w:r w:rsidR="00105D54">
        <w:instrText xml:space="preserve"> ADDIN ZOTERO_ITEM CSL_CITATION {"citationID":"5rVGVp9Q","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rsidR="00105D54">
        <w:fldChar w:fldCharType="separate"/>
      </w:r>
      <w:r w:rsidR="00105D54">
        <w:rPr>
          <w:noProof/>
        </w:rPr>
        <w:t>(Duquennois, 2022; Muskens, 2019)</w:t>
      </w:r>
      <w:r w:rsidR="00105D54">
        <w:fldChar w:fldCharType="end"/>
      </w:r>
      <w:r w:rsidR="005C1DBA" w:rsidRPr="005C1DBA">
        <w:t>.</w:t>
      </w:r>
      <w:r w:rsidR="00105D54">
        <w:t xml:space="preserve"> </w:t>
      </w:r>
      <w:r w:rsidR="003628A5">
        <w:t xml:space="preserve">Is this because each study tested different types of cognitive abilities, used different ecological content, both, or is there a different explanation entirely? </w:t>
      </w:r>
      <w:r w:rsidR="00DE5C7A">
        <w:t>In addition, the logic behind confirmatory studies can easily flipped</w:t>
      </w:r>
      <w:r w:rsidR="00460387">
        <w:t xml:space="preserve">. For example, </w:t>
      </w:r>
      <w:r w:rsidR="00DE5C7A">
        <w:t>inhibition</w:t>
      </w:r>
      <w:r w:rsidR="00460387">
        <w:t xml:space="preserve">, or the ability to resist distractions, </w:t>
      </w:r>
      <w:r w:rsidR="00DE5C7A">
        <w:t xml:space="preserve">is often thought to be reduced by </w:t>
      </w:r>
      <w:r w:rsidR="00460387">
        <w:t>unpredictab</w:t>
      </w:r>
      <w:r w:rsidR="00DE5C7A">
        <w:t xml:space="preserve">le </w:t>
      </w:r>
      <w:r w:rsidR="00460387">
        <w:t>environments. If threats and opportunities arise, it is important to quickly respond to them, rather than focus on a long-term goal. But one could make the exact opposite assertion using adaptive logic. For example, inhibition is adaptive in unpredictable environments because saves energy in an environment when there are constant distractions.</w:t>
      </w:r>
      <w:r w:rsidR="001E3CEF">
        <w:t xml:space="preserve"> </w:t>
      </w:r>
      <w:r w:rsidR="00DE5C7A">
        <w:t>The broad</w:t>
      </w:r>
      <w:r w:rsidR="001E3CEF">
        <w:t>er</w:t>
      </w:r>
      <w:r w:rsidR="00DE5C7A">
        <w:t xml:space="preserve"> point is </w:t>
      </w:r>
      <w:r w:rsidR="001E3CEF">
        <w:t xml:space="preserve">that confirmatory research might need more information before it can be informative </w:t>
      </w:r>
      <w:r w:rsidR="001E3CEF">
        <w:fldChar w:fldCharType="begin"/>
      </w:r>
      <w:r w:rsidR="001E3CEF">
        <w:instrText xml:space="preserve"> ADDIN ZOTERO_ITEM CSL_CITATION {"citationID":"XkuplMY2","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1E3CEF">
        <w:fldChar w:fldCharType="separate"/>
      </w:r>
      <w:r w:rsidR="001E3CEF">
        <w:rPr>
          <w:noProof/>
        </w:rPr>
        <w:t>(Scheel et al., 2021)</w:t>
      </w:r>
      <w:r w:rsidR="001E3CEF">
        <w:fldChar w:fldCharType="end"/>
      </w:r>
      <w:r w:rsidR="001E3CEF">
        <w:t>.</w:t>
      </w:r>
    </w:p>
    <w:p w14:paraId="33697774" w14:textId="45E98C78" w:rsidR="00105D54" w:rsidRPr="00105D54" w:rsidRDefault="00105D54" w:rsidP="00105D54">
      <w:pPr>
        <w:spacing w:line="480" w:lineRule="auto"/>
        <w:jc w:val="center"/>
      </w:pPr>
      <w:r>
        <w:rPr>
          <w:b/>
          <w:bCs/>
        </w:rPr>
        <w:t>The Current Study</w:t>
      </w:r>
    </w:p>
    <w:p w14:paraId="10A056B1" w14:textId="272E7214" w:rsidR="006B3379" w:rsidRDefault="001E3CEF" w:rsidP="001E3CEF">
      <w:pPr>
        <w:spacing w:line="480" w:lineRule="auto"/>
        <w:ind w:firstLine="720"/>
      </w:pPr>
      <w:r>
        <w:lastRenderedPageBreak/>
        <w:t>We see two reasons for conducting principled exploration in this area. The first is to re-examine established patterns with a new len</w:t>
      </w:r>
      <w:r>
        <w:t xml:space="preserve">s. The second is to feed adaptation-based theory with useful description. </w:t>
      </w:r>
      <w:r w:rsidR="00E66B53">
        <w:t>Our aim</w:t>
      </w:r>
      <w:r w:rsidR="00361F89">
        <w:t>, therefore,</w:t>
      </w:r>
      <w:r w:rsidR="00E66B53">
        <w:t xml:space="preserve"> is to</w:t>
      </w:r>
      <w:r w:rsidR="00A02EA7" w:rsidRPr="0005435E">
        <w:t xml:space="preserve"> </w:t>
      </w:r>
      <w:r w:rsidR="006640B6">
        <w:t>compl</w:t>
      </w:r>
      <w:r w:rsidR="00CC1CF1">
        <w:t>e</w:t>
      </w:r>
      <w:r w:rsidR="006640B6">
        <w:t>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t>
      </w:r>
      <w:r w:rsidR="00361F89">
        <w:t xml:space="preserve">To </w:t>
      </w:r>
      <w:r w:rsidR="00A02EA7">
        <w:t xml:space="preserve">return to </w:t>
      </w:r>
      <w:r w:rsidR="00361F89">
        <w:t xml:space="preserve">the </w:t>
      </w:r>
      <w:r w:rsidR="00A02EA7">
        <w:t>map</w:t>
      </w:r>
      <w:r w:rsidR="006640B6">
        <w:t xml:space="preserve"> of cognitive skills</w:t>
      </w:r>
      <w:r w:rsidR="00C82227">
        <w:t xml:space="preserve"> </w:t>
      </w:r>
      <w:r w:rsidR="00361F89">
        <w:t xml:space="preserve">that might be </w:t>
      </w:r>
      <w:r w:rsidR="00C82227">
        <w:t>shaped by adversity</w:t>
      </w:r>
      <w:r w:rsidR="00361F89">
        <w:t>, w</w:t>
      </w:r>
      <w:r w:rsidR="00A02EA7">
        <w:t>hat territory needs exploration</w:t>
      </w:r>
      <w:r w:rsidR="00613950">
        <w:t xml:space="preserve"> and which areas </w:t>
      </w:r>
      <w:r w:rsidR="00510F94">
        <w:t>may</w:t>
      </w:r>
      <w:r w:rsidR="00361F89">
        <w:t xml:space="preserve"> </w:t>
      </w:r>
      <w:r w:rsidR="00613950">
        <w:t>need</w:t>
      </w:r>
      <w:r w:rsidR="00C82227">
        <w:t xml:space="preserve"> </w:t>
      </w:r>
      <w:r w:rsidR="00A02EA7">
        <w:t xml:space="preserve">re-mapping? </w:t>
      </w:r>
      <w:r w:rsidR="006640B6">
        <w:t xml:space="preserve">Rather than </w:t>
      </w:r>
      <w:r w:rsidR="005E3419">
        <w:t xml:space="preserve">relying on </w:t>
      </w:r>
      <w:r w:rsidR="000F482F">
        <w:t xml:space="preserve">confirmatory hypotheses </w:t>
      </w:r>
      <w:r w:rsidR="00613950">
        <w:t xml:space="preserve">to guide our </w:t>
      </w:r>
      <w:r w:rsidR="005E3419">
        <w:t>approach</w:t>
      </w:r>
      <w:r w:rsidR="006640B6">
        <w:t xml:space="preserve">, </w:t>
      </w:r>
      <w:r w:rsidR="005E3419">
        <w:t xml:space="preserve">let’s consider </w:t>
      </w:r>
      <w:r w:rsidR="00A02EA7">
        <w:t xml:space="preserve">the essential features of an adaptation-based framework. </w:t>
      </w:r>
      <w:r w:rsidR="00C82227" w:rsidRPr="0005435E">
        <w:t>First,</w:t>
      </w:r>
      <w:r w:rsidR="00E66B53" w:rsidRPr="00E66B53">
        <w:t xml:space="preserve"> </w:t>
      </w:r>
      <w:r w:rsidR="00CD2424">
        <w:t>a</w:t>
      </w:r>
      <w:r w:rsidR="000F482F">
        <w:t>n</w:t>
      </w:r>
      <w:r w:rsidR="00CD2424">
        <w:t xml:space="preserve"> </w:t>
      </w:r>
      <w:r w:rsidR="000F482F">
        <w:t xml:space="preserve">ability </w:t>
      </w:r>
      <w:r w:rsidR="00CD2424">
        <w:t xml:space="preserve">might be enhanced when it helps </w:t>
      </w:r>
      <w:r w:rsidR="005E3419">
        <w:t xml:space="preserve">to </w:t>
      </w:r>
      <w:r w:rsidR="00CD2424">
        <w:t xml:space="preserve">meet </w:t>
      </w:r>
      <w:r w:rsidR="005E3419">
        <w:t xml:space="preserve">an </w:t>
      </w:r>
      <w:r w:rsidR="00E66B53">
        <w:t>environment</w:t>
      </w:r>
      <w:r w:rsidR="00CD2424">
        <w:t>al challenge</w:t>
      </w:r>
      <w:r w:rsidR="005E3419">
        <w:t>,</w:t>
      </w:r>
      <w:r w:rsidR="00CD2424">
        <w:t xml:space="preserve"> but </w:t>
      </w:r>
      <w:r w:rsidR="005E3419">
        <w:t xml:space="preserve">it should be reduced </w:t>
      </w:r>
      <w:r w:rsidR="00CD2424">
        <w:t>when it does not</w:t>
      </w:r>
      <w:r w:rsidR="005E3419">
        <w:t xml:space="preserve">. This </w:t>
      </w:r>
      <w:r w:rsidR="00E82154">
        <w:t>suggest</w:t>
      </w:r>
      <w:r w:rsidR="005E3419">
        <w:t>s</w:t>
      </w:r>
      <w:r w:rsidR="00E82154">
        <w:t xml:space="preserve"> that adaptation and impairment </w:t>
      </w:r>
      <w:r w:rsidR="005E3419">
        <w:t xml:space="preserve">can exist </w:t>
      </w:r>
      <w:r w:rsidR="00E82154">
        <w:t>at the same time within the same person.</w:t>
      </w:r>
      <w:r w:rsidR="00E66B53">
        <w:t xml:space="preserve"> </w:t>
      </w:r>
      <w:r w:rsidR="00C82227" w:rsidRPr="0005435E">
        <w:t>Although commonly assumed, this assertion is rarely tested</w:t>
      </w:r>
      <w:r w:rsidR="00CD2424">
        <w:t xml:space="preserve">. </w:t>
      </w:r>
      <w:r w:rsidR="006C1B60">
        <w:t>Second</w:t>
      </w:r>
      <w:r w:rsidR="00E82154">
        <w:t xml:space="preserve">, </w:t>
      </w:r>
      <w:r w:rsidR="008F292C">
        <w:t xml:space="preserve">as suggested by recent </w:t>
      </w:r>
      <w:r w:rsidR="00E82154">
        <w:t>e</w:t>
      </w:r>
      <w:r w:rsidR="00CD2424" w:rsidRPr="0005435E">
        <w:t>mpirical work</w:t>
      </w:r>
      <w:r w:rsidR="008F292C">
        <w:t xml:space="preserve">, </w:t>
      </w:r>
      <w:r w:rsidR="00CD2424" w:rsidRPr="0005435E">
        <w:t xml:space="preserve">enhanced </w:t>
      </w:r>
      <w:r w:rsidR="000F482F">
        <w:t>abilities</w:t>
      </w:r>
      <w:r w:rsidR="000F482F" w:rsidRPr="0005435E">
        <w:t xml:space="preserve"> </w:t>
      </w:r>
      <w:r w:rsidR="008F292C">
        <w:t xml:space="preserve">should be witnessed </w:t>
      </w:r>
      <w:r w:rsidR="00CD2424" w:rsidRPr="0005435E">
        <w:t>within</w:t>
      </w:r>
      <w:r w:rsidR="008F292C">
        <w:t xml:space="preserve"> rather than </w:t>
      </w:r>
      <w:r w:rsidR="00CD2424" w:rsidRPr="0005435E">
        <w:t>between individuals</w:t>
      </w:r>
      <w:r w:rsidR="00FD6E4F">
        <w:t xml:space="preserve"> </w:t>
      </w:r>
      <w:r w:rsidR="00FD6E4F">
        <w:fldChar w:fldCharType="begin"/>
      </w:r>
      <w:r w:rsidR="00FD6E4F">
        <w:instrText xml:space="preserve"> ADDIN ZOTERO_ITEM CSL_CITATION {"citationID":"SfS85oxz","properties":{"formattedCitation":"(Fields et al., 2021; Frankenhuis, de Vries, et al., 2020; Young et al., 2022)","plainCitation":"(Fields et al., 2021; Frankenhuis, de Vries, et al., 2020; Young et al.,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FD6E4F">
        <w:fldChar w:fldCharType="separate"/>
      </w:r>
      <w:r w:rsidR="00FD6E4F">
        <w:rPr>
          <w:noProof/>
        </w:rPr>
        <w:t>(Fields et al., 2021; Frankenhuis, de Vries, et al., 2020; Young et al., 2022)</w:t>
      </w:r>
      <w:r w:rsidR="00FD6E4F">
        <w:fldChar w:fldCharType="end"/>
      </w:r>
      <w:r w:rsidR="00CD2424">
        <w:t xml:space="preserve">. Although </w:t>
      </w:r>
      <w:r w:rsidR="008F292C">
        <w:t xml:space="preserve">some </w:t>
      </w:r>
      <w:r w:rsidR="00CD2424">
        <w:t>studies have</w:t>
      </w:r>
      <w:r w:rsidR="00CD2424" w:rsidRPr="0005435E">
        <w:t xml:space="preserve"> compare</w:t>
      </w:r>
      <w:r w:rsidR="00CD2424">
        <w:t xml:space="preserve">d the same </w:t>
      </w:r>
      <w:r w:rsidR="000F482F">
        <w:t xml:space="preserve">ability </w:t>
      </w:r>
      <w:r w:rsidR="00CD2424">
        <w:t xml:space="preserve">in different </w:t>
      </w:r>
      <w:r w:rsidR="00CD2424" w:rsidRPr="0005435E">
        <w:t>contexts</w:t>
      </w:r>
      <w:r w:rsidR="00CD2424">
        <w:t>, research comparing different skills have tested</w:t>
      </w:r>
      <w:r w:rsidR="008F292C">
        <w:t xml:space="preserve"> no more than </w:t>
      </w:r>
      <w:r w:rsidR="00CD2424">
        <w:t xml:space="preserve">two or three </w:t>
      </w:r>
      <w:r w:rsidR="000F482F">
        <w:t>abilities</w:t>
      </w:r>
      <w:r w:rsidR="00FD6E4F">
        <w:t xml:space="preserve"> </w:t>
      </w:r>
      <w:r w:rsidR="00FD6E4F">
        <w:fldChar w:fldCharType="begin"/>
      </w:r>
      <w:r w:rsidR="00FD6E4F">
        <w:instrText xml:space="preserve"> ADDIN ZOTERO_ITEM CSL_CITATION {"citationID":"elrDO6B2","properties":{"formattedCitation":"(Fields et al., 2021; Mittal et al., 2015; Young et al., 2018)","plainCitation":"(Fields et al., 2021; Mittal et al., 2015;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FD6E4F">
        <w:fldChar w:fldCharType="separate"/>
      </w:r>
      <w:r w:rsidR="00FD6E4F">
        <w:rPr>
          <w:noProof/>
        </w:rPr>
        <w:t>(Fields et al., 2021; Mittal et al., 2015; Young et al., 2018)</w:t>
      </w:r>
      <w:r w:rsidR="00FD6E4F">
        <w:fldChar w:fldCharType="end"/>
      </w:r>
      <w:r w:rsidR="00CD2424" w:rsidRPr="0005435E">
        <w:t>.</w:t>
      </w:r>
      <w:r w:rsidR="00CD2424">
        <w:t xml:space="preserve"> </w:t>
      </w:r>
      <w:r w:rsidR="008F292C">
        <w:t>Thus, w</w:t>
      </w:r>
      <w:r w:rsidR="00CD2424">
        <w:t xml:space="preserve">e need within-person designs </w:t>
      </w:r>
      <w:r w:rsidR="008F292C">
        <w:t xml:space="preserve">that </w:t>
      </w:r>
      <w:r w:rsidR="00CD2424">
        <w:t>examin</w:t>
      </w:r>
      <w:r w:rsidR="008F292C">
        <w:t xml:space="preserve">e cognitive </w:t>
      </w:r>
      <w:r w:rsidR="00CD2424">
        <w:t xml:space="preserve">performance </w:t>
      </w:r>
      <w:r w:rsidR="00E66B53">
        <w:t xml:space="preserve">across </w:t>
      </w:r>
      <w:r w:rsidR="00FC6D4A">
        <w:t xml:space="preserve">many </w:t>
      </w:r>
      <w:r w:rsidR="00E82154">
        <w:t>abilities</w:t>
      </w:r>
      <w:r w:rsidR="00C82227" w:rsidRPr="0005435E">
        <w:t>.</w:t>
      </w:r>
      <w:r w:rsidR="00A02EA7">
        <w:t xml:space="preserve"> </w:t>
      </w:r>
    </w:p>
    <w:p w14:paraId="1C78B7D6" w14:textId="4593DA50" w:rsidR="0062771B" w:rsidRDefault="00CD2424" w:rsidP="006B3379">
      <w:pPr>
        <w:spacing w:line="480" w:lineRule="auto"/>
        <w:ind w:firstLine="720"/>
      </w:pPr>
      <w:r>
        <w:t>Finally</w:t>
      </w:r>
      <w:r w:rsidR="00E66B53">
        <w:t xml:space="preserve">, </w:t>
      </w:r>
      <w:r>
        <w:t xml:space="preserve">research </w:t>
      </w:r>
      <w:r w:rsidR="0083577C">
        <w:t xml:space="preserve">typically </w:t>
      </w:r>
      <w:r w:rsidR="00E66B53">
        <w:t>focus</w:t>
      </w:r>
      <w:r>
        <w:t>es</w:t>
      </w:r>
      <w:r w:rsidR="00E66B53">
        <w:t xml:space="preserve"> on comparing </w:t>
      </w:r>
      <w:r w:rsidR="0083577C">
        <w:t xml:space="preserve">reduced versus </w:t>
      </w:r>
      <w:r w:rsidR="00E66B53">
        <w:t xml:space="preserve">enhanced </w:t>
      </w:r>
      <w:r>
        <w:t xml:space="preserve">test </w:t>
      </w:r>
      <w:r w:rsidR="00E66B53">
        <w:t xml:space="preserve">performance, but some </w:t>
      </w:r>
      <w:r w:rsidR="000F482F">
        <w:t xml:space="preserve">abilities </w:t>
      </w:r>
      <w:r w:rsidR="00E66B53">
        <w:t xml:space="preserve">might remain ‘intact’ </w:t>
      </w:r>
      <w:r w:rsidR="0058414A">
        <w:t>(</w:t>
      </w:r>
      <w:r w:rsidR="00E66B53">
        <w:t>unaffected</w:t>
      </w:r>
      <w:r w:rsidR="0058414A">
        <w:t>)</w:t>
      </w:r>
      <w:r w:rsidR="00E66B53">
        <w:t xml:space="preserve"> by </w:t>
      </w:r>
      <w:r w:rsidR="0083577C">
        <w:t xml:space="preserve">exposure to </w:t>
      </w:r>
      <w:r w:rsidR="00E66B53">
        <w:t xml:space="preserve">adversity </w:t>
      </w:r>
      <w:r w:rsidR="00E66B53">
        <w:fldChar w:fldCharType="begin"/>
      </w:r>
      <w:r w:rsidR="00E66B53">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E66B53">
        <w:fldChar w:fldCharType="separate"/>
      </w:r>
      <w:r w:rsidR="00E66B53">
        <w:rPr>
          <w:noProof/>
        </w:rPr>
        <w:t>(Frankenhuis, Young, et al., 2020)</w:t>
      </w:r>
      <w:r w:rsidR="00E66B53">
        <w:fldChar w:fldCharType="end"/>
      </w:r>
      <w:r w:rsidR="00E66B53">
        <w:t>.</w:t>
      </w:r>
      <w:r>
        <w:t xml:space="preserve"> We know little about the intact skills of</w:t>
      </w:r>
      <w:r w:rsidR="00FC6D4A">
        <w:t xml:space="preserve"> people exposed to adversity. </w:t>
      </w:r>
      <w:r>
        <w:t>We also know little about the drivers of lowered performance</w:t>
      </w:r>
      <w:r w:rsidR="00E82154">
        <w:t xml:space="preserve"> on broad and generic measures of ability</w:t>
      </w:r>
      <w:r>
        <w:t xml:space="preserve">. Traditional approaches </w:t>
      </w:r>
      <w:r w:rsidR="0058414A">
        <w:t xml:space="preserve">have </w:t>
      </w:r>
      <w:r>
        <w:t>collapse</w:t>
      </w:r>
      <w:r w:rsidR="0058414A">
        <w:t>d</w:t>
      </w:r>
      <w:r>
        <w:t xml:space="preserve"> many abilities into composites and find </w:t>
      </w:r>
      <w:r w:rsidR="002D2CD0">
        <w:t xml:space="preserve">that </w:t>
      </w:r>
      <w:r>
        <w:t>adversity</w:t>
      </w:r>
      <w:r w:rsidR="0062664A">
        <w:t xml:space="preserve"> exposure</w:t>
      </w:r>
      <w:r>
        <w:t xml:space="preserve"> lowers performance</w:t>
      </w:r>
      <w:r w:rsidR="0058414A">
        <w:t xml:space="preserve"> (REFS)</w:t>
      </w:r>
      <w:r w:rsidR="002D2CD0">
        <w:t xml:space="preserve">, despite the fact that </w:t>
      </w:r>
      <w:r>
        <w:t xml:space="preserve">a smaller set of skills </w:t>
      </w:r>
      <w:r w:rsidR="00FC6D4A">
        <w:t xml:space="preserve">could </w:t>
      </w:r>
      <w:r w:rsidR="0058414A">
        <w:t xml:space="preserve">be </w:t>
      </w:r>
      <w:r>
        <w:t>driv</w:t>
      </w:r>
      <w:r w:rsidR="0058414A">
        <w:t xml:space="preserve">ing </w:t>
      </w:r>
      <w:r w:rsidR="002D2CD0">
        <w:t xml:space="preserve">certain </w:t>
      </w:r>
      <w:r>
        <w:t>effect</w:t>
      </w:r>
      <w:r w:rsidR="002D2CD0">
        <w:t>s</w:t>
      </w:r>
      <w:r>
        <w:t xml:space="preserve">. </w:t>
      </w:r>
    </w:p>
    <w:p w14:paraId="639E0B92" w14:textId="565E91CF" w:rsidR="00A02EA7" w:rsidRPr="0005435E" w:rsidRDefault="002D2CD0" w:rsidP="0062771B">
      <w:pPr>
        <w:spacing w:line="480" w:lineRule="auto"/>
        <w:ind w:firstLine="720"/>
      </w:pPr>
      <w:r>
        <w:lastRenderedPageBreak/>
        <w:t>In sum, w</w:t>
      </w:r>
      <w:r w:rsidR="0062771B">
        <w:t xml:space="preserve">e </w:t>
      </w:r>
      <w:r>
        <w:t xml:space="preserve">believe </w:t>
      </w:r>
      <w:r w:rsidR="0062771B">
        <w:t xml:space="preserve">that </w:t>
      </w:r>
      <w:r w:rsidR="00CD2424">
        <w:t>adaptation-based frameworks</w:t>
      </w:r>
      <w:r w:rsidR="00E66B53">
        <w:t xml:space="preserve"> </w:t>
      </w:r>
      <w:r>
        <w:t xml:space="preserve">can </w:t>
      </w:r>
      <w:r w:rsidR="0062771B">
        <w:t xml:space="preserve">provide useful guideposts, but </w:t>
      </w:r>
      <w:r>
        <w:t xml:space="preserve">one </w:t>
      </w:r>
      <w:r w:rsidR="0062771B">
        <w:t>should use shovels, not scalpels</w:t>
      </w:r>
      <w:r>
        <w:t>,</w:t>
      </w:r>
      <w:r w:rsidR="0062771B">
        <w:t xml:space="preserve"> </w:t>
      </w:r>
      <w:r>
        <w:t xml:space="preserve">when </w:t>
      </w:r>
      <w:r w:rsidR="0062771B">
        <w:t>break</w:t>
      </w:r>
      <w:r>
        <w:t>ing</w:t>
      </w:r>
      <w:r w:rsidR="0062771B">
        <w:t xml:space="preserve"> new ground. </w:t>
      </w:r>
      <w:r w:rsidR="00CD2424">
        <w:t>In this paper</w:t>
      </w:r>
      <w:r w:rsidR="0062771B">
        <w:t xml:space="preserve">, </w:t>
      </w:r>
      <w:r w:rsidR="00146115">
        <w:t xml:space="preserve">therefore, </w:t>
      </w:r>
      <w:r w:rsidR="00A02EA7">
        <w:t>we</w:t>
      </w:r>
      <w:r w:rsidR="0062771B">
        <w:t xml:space="preserve"> focus on</w:t>
      </w:r>
      <w:r w:rsidR="00A02EA7">
        <w:t xml:space="preserve"> develop</w:t>
      </w:r>
      <w:r w:rsidR="0062771B">
        <w:t>ing basic</w:t>
      </w:r>
      <w:r w:rsidR="00A02EA7">
        <w:t xml:space="preserve"> criteria </w:t>
      </w:r>
      <w:r w:rsidR="00FC6D4A">
        <w:t>for identifying enhanced, intact, and performance drivers</w:t>
      </w:r>
      <w:r w:rsidR="00146115">
        <w:t xml:space="preserve"> of different cognitive abilities</w:t>
      </w:r>
      <w:r w:rsidR="00FC6D4A">
        <w:t xml:space="preserve">. </w:t>
      </w:r>
      <w:r w:rsidR="006640B6">
        <w:t>W</w:t>
      </w:r>
      <w:r w:rsidR="00A02EA7">
        <w:t xml:space="preserve">e apply these criteria to </w:t>
      </w:r>
      <w:r w:rsidR="009C1D5E">
        <w:t xml:space="preserve">investigate </w:t>
      </w:r>
      <w:r w:rsidR="00A02EA7" w:rsidRPr="0005435E">
        <w:t xml:space="preserve">how exposure to harshness and </w:t>
      </w:r>
      <w:commentRangeStart w:id="2"/>
      <w:r w:rsidR="00A02EA7" w:rsidRPr="0005435E">
        <w:t>unpredictability</w:t>
      </w:r>
      <w:commentRangeEnd w:id="2"/>
      <w:r w:rsidR="009C1D5E">
        <w:rPr>
          <w:rStyle w:val="CommentReference"/>
        </w:rPr>
        <w:commentReference w:id="2"/>
      </w:r>
      <w:r w:rsidR="0097001F">
        <w:t xml:space="preserve"> in particular</w:t>
      </w:r>
      <w:r w:rsidR="00A02EA7" w:rsidRPr="0005435E">
        <w:t xml:space="preserve"> </w:t>
      </w:r>
      <w:r w:rsidR="00FC6D4A">
        <w:t>shape cognitive profiles</w:t>
      </w:r>
      <w:r w:rsidR="00A02EA7" w:rsidRPr="0005435E">
        <w:t xml:space="preserve"> </w:t>
      </w:r>
      <w:r w:rsidR="00A02EA7">
        <w:t xml:space="preserve">across </w:t>
      </w:r>
      <w:r w:rsidR="00A02EA7" w:rsidRPr="0005435E">
        <w:t xml:space="preserve">ten </w:t>
      </w:r>
      <w:r w:rsidR="0097001F">
        <w:t xml:space="preserve">cognitive </w:t>
      </w:r>
      <w:r w:rsidR="00A02EA7" w:rsidRPr="0005435E">
        <w:t>skills</w:t>
      </w:r>
      <w:r w:rsidR="006B3379">
        <w:t xml:space="preserve">. </w:t>
      </w:r>
      <w:r w:rsidR="00A02EA7" w:rsidRPr="0005435E">
        <w:t xml:space="preserve">We </w:t>
      </w:r>
      <w:r w:rsidR="00832229">
        <w:t xml:space="preserve">then </w:t>
      </w:r>
      <w:r w:rsidR="0097001F">
        <w:t xml:space="preserve">explore </w:t>
      </w:r>
      <w:r w:rsidR="006B3379">
        <w:t>these skills</w:t>
      </w:r>
      <w:r w:rsidR="00A02EA7" w:rsidRPr="0005435E">
        <w:t xml:space="preserve"> within-person to examine </w:t>
      </w:r>
      <w:r w:rsidR="00A02EA7" w:rsidRPr="0005435E">
        <w:rPr>
          <w:i/>
          <w:iCs/>
        </w:rPr>
        <w:t>relative</w:t>
      </w:r>
      <w:r w:rsidR="00A02EA7" w:rsidRPr="0005435E">
        <w:t xml:space="preserve"> decreases and increases in </w:t>
      </w:r>
      <w:r w:rsidR="006B3379">
        <w:t>test</w:t>
      </w:r>
      <w:r w:rsidR="006B3379" w:rsidRPr="0005435E">
        <w:t xml:space="preserve"> </w:t>
      </w:r>
      <w:r w:rsidR="00A02EA7" w:rsidRPr="0005435E">
        <w:t xml:space="preserve">performance </w:t>
      </w:r>
      <w:r w:rsidR="006B3379">
        <w:t xml:space="preserve">compared to a </w:t>
      </w:r>
      <w:r w:rsidR="00A02EA7" w:rsidRPr="0005435E">
        <w:t xml:space="preserve">person’s </w:t>
      </w:r>
      <w:r w:rsidR="006B3379">
        <w:t>overall test</w:t>
      </w:r>
      <w:r w:rsidR="006B3379" w:rsidRPr="0005435E">
        <w:t xml:space="preserve"> </w:t>
      </w:r>
      <w:commentRangeStart w:id="3"/>
      <w:r w:rsidR="00A02EA7" w:rsidRPr="0005435E">
        <w:t>performance</w:t>
      </w:r>
      <w:commentRangeEnd w:id="3"/>
      <w:r w:rsidR="0097001F">
        <w:rPr>
          <w:rStyle w:val="CommentReference"/>
        </w:rPr>
        <w:commentReference w:id="3"/>
      </w:r>
      <w:r w:rsidR="00A02EA7" w:rsidRPr="0005435E">
        <w:t xml:space="preserve">. Our </w:t>
      </w:r>
      <w:r w:rsidR="00832229">
        <w:t xml:space="preserve">overarching </w:t>
      </w:r>
      <w:r w:rsidR="00A02EA7" w:rsidRPr="0005435E">
        <w:t xml:space="preserve">goal </w:t>
      </w:r>
      <w:r w:rsidR="00A02EA7">
        <w:t>is to excavate new</w:t>
      </w:r>
      <w:r w:rsidR="00FC6D4A">
        <w:t xml:space="preserve"> ground</w:t>
      </w:r>
      <w:r w:rsidR="006B3379">
        <w:t xml:space="preserve">, </w:t>
      </w:r>
      <w:r w:rsidR="00A02EA7">
        <w:t>re-map old territory</w:t>
      </w:r>
      <w:r w:rsidR="006B3379">
        <w:t xml:space="preserve">, and </w:t>
      </w:r>
      <w:r w:rsidR="00832229">
        <w:t xml:space="preserve">fuel </w:t>
      </w:r>
      <w:r w:rsidR="0062771B">
        <w:t>theory development</w:t>
      </w:r>
      <w:r w:rsidR="00A02EA7">
        <w:t xml:space="preserve">. In doing so, we position ourselves to </w:t>
      </w:r>
      <w:r w:rsidR="00A02EA7" w:rsidRPr="0005435E">
        <w:t xml:space="preserve">identify </w:t>
      </w:r>
      <w:r w:rsidR="00832229">
        <w:t xml:space="preserve">the key </w:t>
      </w:r>
      <w:r w:rsidR="00A02EA7" w:rsidRPr="0005435E">
        <w:t xml:space="preserve">drivers of lowered overall </w:t>
      </w:r>
      <w:r w:rsidR="00832229">
        <w:t xml:space="preserve">cognitive </w:t>
      </w:r>
      <w:r w:rsidR="00A02EA7" w:rsidRPr="0005435E">
        <w:t xml:space="preserve">performance, map out sets of ‘intact’ </w:t>
      </w:r>
      <w:r w:rsidR="00832229">
        <w:t xml:space="preserve">cognitive </w:t>
      </w:r>
      <w:r w:rsidR="00A02EA7" w:rsidRPr="0005435E">
        <w:t>skills</w:t>
      </w:r>
      <w:r w:rsidR="00A02EA7">
        <w:t xml:space="preserve">, and discover </w:t>
      </w:r>
      <w:r w:rsidR="00832229">
        <w:t xml:space="preserve">cognitive </w:t>
      </w:r>
      <w:r w:rsidR="00A02EA7">
        <w:t>enhancements</w:t>
      </w:r>
      <w:r w:rsidR="00A02EA7" w:rsidRPr="0005435E">
        <w:t>.</w:t>
      </w:r>
      <w:r w:rsidR="00A02EA7">
        <w:t xml:space="preserve"> </w:t>
      </w:r>
      <w:commentRangeStart w:id="4"/>
      <w:r w:rsidR="00A02EA7">
        <w:t>We also hope to encourage adaptation-based research</w:t>
      </w:r>
      <w:r w:rsidR="00832229">
        <w:t>ers</w:t>
      </w:r>
      <w:r w:rsidR="00A02EA7">
        <w:t xml:space="preserve"> to conduct </w:t>
      </w:r>
      <w:r w:rsidR="007634EF">
        <w:t xml:space="preserve">systematic </w:t>
      </w:r>
      <w:r w:rsidR="00A02EA7">
        <w:t>exploration</w:t>
      </w:r>
      <w:r w:rsidR="00832229">
        <w:t xml:space="preserve">s to more accurately </w:t>
      </w:r>
      <w:r w:rsidR="00A02EA7">
        <w:t xml:space="preserve">draw </w:t>
      </w:r>
      <w:r w:rsidR="00832229">
        <w:t>the</w:t>
      </w:r>
      <w:r w:rsidR="00A02EA7">
        <w:t xml:space="preserve"> map of cognitive skills of people </w:t>
      </w:r>
      <w:r w:rsidR="00832229">
        <w:t xml:space="preserve">who have been </w:t>
      </w:r>
      <w:r w:rsidR="00A02EA7">
        <w:t xml:space="preserve">exposed to </w:t>
      </w:r>
      <w:commentRangeStart w:id="5"/>
      <w:r w:rsidR="00A02EA7" w:rsidRPr="0005435E">
        <w:t>adversity</w:t>
      </w:r>
      <w:commentRangeEnd w:id="5"/>
      <w:r w:rsidR="00832229">
        <w:rPr>
          <w:rStyle w:val="CommentReference"/>
        </w:rPr>
        <w:commentReference w:id="5"/>
      </w:r>
      <w:r w:rsidR="00A02EA7">
        <w:t>.</w:t>
      </w:r>
      <w:commentRangeEnd w:id="4"/>
      <w:r w:rsidR="00CC1CF1">
        <w:rPr>
          <w:rStyle w:val="CommentReference"/>
        </w:rPr>
        <w:commentReference w:id="4"/>
      </w:r>
    </w:p>
    <w:p w14:paraId="18F83F7E" w14:textId="52B9D983" w:rsidR="008D6574" w:rsidRPr="006275A3" w:rsidRDefault="008D6574" w:rsidP="007A4283">
      <w:pPr>
        <w:spacing w:line="480" w:lineRule="auto"/>
        <w:jc w:val="center"/>
        <w:rPr>
          <w:b/>
          <w:bCs/>
        </w:rPr>
      </w:pPr>
      <w:commentRangeStart w:id="6"/>
      <w:r w:rsidRPr="006275A3">
        <w:rPr>
          <w:b/>
          <w:bCs/>
        </w:rPr>
        <w:t>Method</w:t>
      </w:r>
      <w:commentRangeEnd w:id="6"/>
      <w:r w:rsidR="00CC3974">
        <w:rPr>
          <w:rStyle w:val="CommentReference"/>
        </w:rPr>
        <w:commentReference w:id="6"/>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7"/>
      <w:r w:rsidRPr="000546AC">
        <w:rPr>
          <w:bCs/>
        </w:rPr>
        <w:t>move</w:t>
      </w:r>
      <w:commentRangeEnd w:id="7"/>
      <w:r w:rsidR="001436F4">
        <w:rPr>
          <w:rStyle w:val="CommentReference"/>
        </w:rPr>
        <w:commentReference w:id="7"/>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w:t>
      </w:r>
      <w:r w:rsidRPr="000546AC">
        <w:rPr>
          <w:bCs/>
        </w:rPr>
        <w:lastRenderedPageBreak/>
        <w:t xml:space="preserve">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8"/>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8"/>
      <w:r w:rsidR="00361803">
        <w:rPr>
          <w:rStyle w:val="CommentReference"/>
        </w:rPr>
        <w:commentReference w:id="8"/>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lastRenderedPageBreak/>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0991A9B8" w14:textId="77777777" w:rsidR="001E3CEF" w:rsidRPr="001E3CEF" w:rsidRDefault="00FD2D65" w:rsidP="001E3CEF">
      <w:pPr>
        <w:pStyle w:val="Bibliography"/>
      </w:pPr>
      <w:r>
        <w:rPr>
          <w:b/>
          <w:bCs/>
        </w:rPr>
        <w:fldChar w:fldCharType="begin"/>
      </w:r>
      <w:r>
        <w:rPr>
          <w:b/>
          <w:bCs/>
        </w:rPr>
        <w:instrText xml:space="preserve"> ADDIN ZOTERO_BIBL {"uncited":[],"omitted":[],"custom":[]} CSL_BIBLIOGRAPHY </w:instrText>
      </w:r>
      <w:r>
        <w:rPr>
          <w:b/>
          <w:bCs/>
        </w:rPr>
        <w:fldChar w:fldCharType="separate"/>
      </w:r>
      <w:r w:rsidR="001E3CEF" w:rsidRPr="001E3CEF">
        <w:t>Duncan, G. J., Magnuson, K., &amp; Votruba-</w:t>
      </w:r>
      <w:proofErr w:type="spellStart"/>
      <w:r w:rsidR="001E3CEF" w:rsidRPr="001E3CEF">
        <w:t>Drzal</w:t>
      </w:r>
      <w:proofErr w:type="spellEnd"/>
      <w:r w:rsidR="001E3CEF" w:rsidRPr="001E3CEF">
        <w:t xml:space="preserve">, E. (2017). Moving Beyond Correlations in Assessing the Consequences of Poverty. In S. T. Fiske (Ed.), </w:t>
      </w:r>
      <w:r w:rsidR="001E3CEF" w:rsidRPr="001E3CEF">
        <w:rPr>
          <w:i/>
          <w:iCs/>
        </w:rPr>
        <w:t>Annual Review of Psychology, Vol 68</w:t>
      </w:r>
      <w:r w:rsidR="001E3CEF" w:rsidRPr="001E3CEF">
        <w:t xml:space="preserve"> (Vol. 68, pp. 413–434). Annual Reviews. https://doi.org/10.1146/annurev-psych-010416-044224</w:t>
      </w:r>
    </w:p>
    <w:p w14:paraId="3428BF67" w14:textId="77777777" w:rsidR="001E3CEF" w:rsidRPr="001E3CEF" w:rsidRDefault="001E3CEF" w:rsidP="001E3CEF">
      <w:pPr>
        <w:pStyle w:val="Bibliography"/>
      </w:pPr>
      <w:proofErr w:type="spellStart"/>
      <w:r w:rsidRPr="001E3CEF">
        <w:t>Duquennois</w:t>
      </w:r>
      <w:proofErr w:type="spellEnd"/>
      <w:r w:rsidRPr="001E3CEF">
        <w:t xml:space="preserve">, C. (2022). Fictional Money, Real Costs: Impacts of Financial Salience on Disadvantaged Students. </w:t>
      </w:r>
      <w:r w:rsidRPr="001E3CEF">
        <w:rPr>
          <w:i/>
          <w:iCs/>
        </w:rPr>
        <w:t>American Economic Review</w:t>
      </w:r>
      <w:r w:rsidRPr="001E3CEF">
        <w:t>. https://doi.org/10.1257/aer.20201661</w:t>
      </w:r>
    </w:p>
    <w:p w14:paraId="1A4397CE" w14:textId="77777777" w:rsidR="001E3CEF" w:rsidRPr="001E3CEF" w:rsidRDefault="001E3CEF" w:rsidP="001E3CEF">
      <w:pPr>
        <w:pStyle w:val="Bibliography"/>
      </w:pPr>
      <w:r w:rsidRPr="001E3CEF">
        <w:t xml:space="preserve">Ellis, B. J., Abrams, L. S., </w:t>
      </w:r>
      <w:proofErr w:type="spellStart"/>
      <w:r w:rsidRPr="001E3CEF">
        <w:t>Masten</w:t>
      </w:r>
      <w:proofErr w:type="spellEnd"/>
      <w:r w:rsidRPr="001E3CEF">
        <w:t xml:space="preserve">, A. S., Sternberg, R. J., Tottenham, N., &amp; </w:t>
      </w:r>
      <w:proofErr w:type="spellStart"/>
      <w:r w:rsidRPr="001E3CEF">
        <w:t>Frankenhuis</w:t>
      </w:r>
      <w:proofErr w:type="spellEnd"/>
      <w:r w:rsidRPr="001E3CEF">
        <w:t xml:space="preserve">, W. E. (2020). Hidden talents in harsh environments. </w:t>
      </w:r>
      <w:r w:rsidRPr="001E3CEF">
        <w:rPr>
          <w:i/>
          <w:iCs/>
        </w:rPr>
        <w:t>Development and Psychopathology</w:t>
      </w:r>
      <w:r w:rsidRPr="001E3CEF">
        <w:t>, 1–19. https://doi.org/10/gjqwbs</w:t>
      </w:r>
    </w:p>
    <w:p w14:paraId="2E2374F5" w14:textId="77777777" w:rsidR="001E3CEF" w:rsidRPr="001E3CEF" w:rsidRDefault="001E3CEF" w:rsidP="001E3CEF">
      <w:pPr>
        <w:pStyle w:val="Bibliography"/>
      </w:pPr>
      <w:r w:rsidRPr="001E3CEF">
        <w:t xml:space="preserve">Ellis, B. J., Bianchi, J., </w:t>
      </w:r>
      <w:proofErr w:type="spellStart"/>
      <w:r w:rsidRPr="001E3CEF">
        <w:t>Griskevicius</w:t>
      </w:r>
      <w:proofErr w:type="spellEnd"/>
      <w:r w:rsidRPr="001E3CEF">
        <w:t xml:space="preserve">, V., &amp; </w:t>
      </w:r>
      <w:proofErr w:type="spellStart"/>
      <w:r w:rsidRPr="001E3CEF">
        <w:t>Frankenhuis</w:t>
      </w:r>
      <w:proofErr w:type="spellEnd"/>
      <w:r w:rsidRPr="001E3CEF">
        <w:t xml:space="preserve">, W. E. (2017). Beyond risk and protective factors: An adaptation-based approach to resilience. </w:t>
      </w:r>
      <w:r w:rsidRPr="001E3CEF">
        <w:rPr>
          <w:i/>
          <w:iCs/>
        </w:rPr>
        <w:t>Perspectives on Psychological Science</w:t>
      </w:r>
      <w:r w:rsidRPr="001E3CEF">
        <w:t xml:space="preserve">, </w:t>
      </w:r>
      <w:r w:rsidRPr="001E3CEF">
        <w:rPr>
          <w:i/>
          <w:iCs/>
        </w:rPr>
        <w:t>12</w:t>
      </w:r>
      <w:r w:rsidRPr="001E3CEF">
        <w:t>(4), 561–587. https://doi.org/10/gdtj9h</w:t>
      </w:r>
    </w:p>
    <w:p w14:paraId="214A9A8C" w14:textId="77777777" w:rsidR="001E3CEF" w:rsidRPr="001E3CEF" w:rsidRDefault="001E3CEF" w:rsidP="001E3CEF">
      <w:pPr>
        <w:pStyle w:val="Bibliography"/>
      </w:pPr>
      <w:r w:rsidRPr="001E3CEF">
        <w:t xml:space="preserve">Farah, M. J., Shera, D. M., Savage, J. H., Betancourt, L., </w:t>
      </w:r>
      <w:proofErr w:type="spellStart"/>
      <w:r w:rsidRPr="001E3CEF">
        <w:t>Giannetta</w:t>
      </w:r>
      <w:proofErr w:type="spellEnd"/>
      <w:r w:rsidRPr="001E3CEF">
        <w:t xml:space="preserve">, J. M., Brodsky, N. L., </w:t>
      </w:r>
      <w:proofErr w:type="spellStart"/>
      <w:r w:rsidRPr="001E3CEF">
        <w:t>Malmud</w:t>
      </w:r>
      <w:proofErr w:type="spellEnd"/>
      <w:r w:rsidRPr="001E3CEF">
        <w:t xml:space="preserve">, E. K., &amp; Hurt, H. (2006). Childhood poverty: Specific associations with neurocognitive development. </w:t>
      </w:r>
      <w:r w:rsidRPr="001E3CEF">
        <w:rPr>
          <w:i/>
          <w:iCs/>
        </w:rPr>
        <w:t>Brain Research</w:t>
      </w:r>
      <w:r w:rsidRPr="001E3CEF">
        <w:t xml:space="preserve">, </w:t>
      </w:r>
      <w:r w:rsidRPr="001E3CEF">
        <w:rPr>
          <w:i/>
          <w:iCs/>
        </w:rPr>
        <w:t>1110</w:t>
      </w:r>
      <w:r w:rsidRPr="001E3CEF">
        <w:t>(1), 166–174. https://doi.org/10/fv2dn8</w:t>
      </w:r>
    </w:p>
    <w:p w14:paraId="4617A189" w14:textId="77777777" w:rsidR="001E3CEF" w:rsidRPr="001E3CEF" w:rsidRDefault="001E3CEF" w:rsidP="001E3CEF">
      <w:pPr>
        <w:pStyle w:val="Bibliography"/>
      </w:pPr>
      <w:r w:rsidRPr="001E3CEF">
        <w:t xml:space="preserve">Fields, A., Bloom, P. A., </w:t>
      </w:r>
      <w:proofErr w:type="spellStart"/>
      <w:r w:rsidRPr="001E3CEF">
        <w:t>VanTieghem</w:t>
      </w:r>
      <w:proofErr w:type="spellEnd"/>
      <w:r w:rsidRPr="001E3CEF">
        <w:t xml:space="preserve">, M., Harmon, C., Choy, T., Camacho, N. L., Gibson, L., </w:t>
      </w:r>
      <w:proofErr w:type="spellStart"/>
      <w:r w:rsidRPr="001E3CEF">
        <w:t>Umbach</w:t>
      </w:r>
      <w:proofErr w:type="spellEnd"/>
      <w:r w:rsidRPr="001E3CEF">
        <w:t xml:space="preserve">, R., </w:t>
      </w:r>
      <w:proofErr w:type="spellStart"/>
      <w:r w:rsidRPr="001E3CEF">
        <w:t>Heleniak</w:t>
      </w:r>
      <w:proofErr w:type="spellEnd"/>
      <w:r w:rsidRPr="001E3CEF">
        <w:t xml:space="preserve">, C., &amp; Tottenham, N. (2021). Adaptation in the face of adversity: Decrements and enhancements in children’s cognitive control behavior following early caregiving instability. </w:t>
      </w:r>
      <w:r w:rsidRPr="001E3CEF">
        <w:rPr>
          <w:i/>
          <w:iCs/>
        </w:rPr>
        <w:t>Developmental Science</w:t>
      </w:r>
      <w:r w:rsidRPr="001E3CEF">
        <w:t xml:space="preserve">, </w:t>
      </w:r>
      <w:r w:rsidRPr="001E3CEF">
        <w:rPr>
          <w:i/>
          <w:iCs/>
        </w:rPr>
        <w:t>24</w:t>
      </w:r>
      <w:r w:rsidRPr="001E3CEF">
        <w:t>(6), e13133. https://doi.org/10/gj7gh7</w:t>
      </w:r>
    </w:p>
    <w:p w14:paraId="139CD2D9" w14:textId="77777777" w:rsidR="001E3CEF" w:rsidRPr="001E3CEF" w:rsidRDefault="001E3CEF" w:rsidP="001E3CEF">
      <w:pPr>
        <w:pStyle w:val="Bibliography"/>
      </w:pPr>
      <w:r w:rsidRPr="001E3CEF">
        <w:lastRenderedPageBreak/>
        <w:t xml:space="preserve">Flournoy, J. C., Vijayakumar, N., Cheng, T. W., </w:t>
      </w:r>
      <w:proofErr w:type="spellStart"/>
      <w:r w:rsidRPr="001E3CEF">
        <w:t>Cosme</w:t>
      </w:r>
      <w:proofErr w:type="spellEnd"/>
      <w:r w:rsidRPr="001E3CEF">
        <w:t xml:space="preserve">, D., Flannery, J. E., &amp; Pfeifer, J. H. (2020). Improving practices and inferences in developmental cognitive neuroscience. </w:t>
      </w:r>
      <w:r w:rsidRPr="001E3CEF">
        <w:rPr>
          <w:i/>
          <w:iCs/>
        </w:rPr>
        <w:t>Developmental Cognitive Neuroscience</w:t>
      </w:r>
      <w:r w:rsidRPr="001E3CEF">
        <w:t xml:space="preserve">, </w:t>
      </w:r>
      <w:r w:rsidRPr="001E3CEF">
        <w:rPr>
          <w:i/>
          <w:iCs/>
        </w:rPr>
        <w:t>45</w:t>
      </w:r>
      <w:r w:rsidRPr="001E3CEF">
        <w:t>, 100807. https://doi.org/10/gnbxdn</w:t>
      </w:r>
    </w:p>
    <w:p w14:paraId="02518CA7" w14:textId="77777777" w:rsidR="001E3CEF" w:rsidRPr="001E3CEF" w:rsidRDefault="001E3CEF" w:rsidP="001E3CEF">
      <w:pPr>
        <w:pStyle w:val="Bibliography"/>
      </w:pPr>
      <w:proofErr w:type="spellStart"/>
      <w:r w:rsidRPr="001E3CEF">
        <w:t>Frankenhuis</w:t>
      </w:r>
      <w:proofErr w:type="spellEnd"/>
      <w:r w:rsidRPr="001E3CEF">
        <w:t xml:space="preserve">, W. E., de Vries, S. A., Bianchi, J., &amp; Ellis, B. J. (2020). Hidden talents in harsh conditions? A preregistered study of memory and reasoning about social dominance. </w:t>
      </w:r>
      <w:r w:rsidRPr="001E3CEF">
        <w:rPr>
          <w:i/>
          <w:iCs/>
        </w:rPr>
        <w:t>Developmental Science</w:t>
      </w:r>
      <w:r w:rsidRPr="001E3CEF">
        <w:t xml:space="preserve">, </w:t>
      </w:r>
      <w:r w:rsidRPr="001E3CEF">
        <w:rPr>
          <w:i/>
          <w:iCs/>
        </w:rPr>
        <w:t>23</w:t>
      </w:r>
      <w:r w:rsidRPr="001E3CEF">
        <w:t>(4), e12835. https://doi.org/10/ggb8qd</w:t>
      </w:r>
    </w:p>
    <w:p w14:paraId="0D8D9087" w14:textId="77777777" w:rsidR="001E3CEF" w:rsidRPr="001E3CEF" w:rsidRDefault="001E3CEF" w:rsidP="001E3CEF">
      <w:pPr>
        <w:pStyle w:val="Bibliography"/>
      </w:pPr>
      <w:proofErr w:type="spellStart"/>
      <w:r w:rsidRPr="001E3CEF">
        <w:t>Frankenhuis</w:t>
      </w:r>
      <w:proofErr w:type="spellEnd"/>
      <w:r w:rsidRPr="001E3CEF">
        <w:t xml:space="preserve">, W. E., &amp; de </w:t>
      </w:r>
      <w:proofErr w:type="spellStart"/>
      <w:r w:rsidRPr="001E3CEF">
        <w:t>Weerth</w:t>
      </w:r>
      <w:proofErr w:type="spellEnd"/>
      <w:r w:rsidRPr="001E3CEF">
        <w:t xml:space="preserve">, C. (2013). Does Early-Life Exposure to Stress Shape or Impair Cognition? </w:t>
      </w:r>
      <w:r w:rsidRPr="001E3CEF">
        <w:rPr>
          <w:i/>
          <w:iCs/>
        </w:rPr>
        <w:t>Current Directions in Psychological Science</w:t>
      </w:r>
      <w:r w:rsidRPr="001E3CEF">
        <w:t xml:space="preserve">, </w:t>
      </w:r>
      <w:r w:rsidRPr="001E3CEF">
        <w:rPr>
          <w:i/>
          <w:iCs/>
        </w:rPr>
        <w:t>22</w:t>
      </w:r>
      <w:r w:rsidRPr="001E3CEF">
        <w:t>(5), 407–412. https://doi.org/10/f5cxhb</w:t>
      </w:r>
    </w:p>
    <w:p w14:paraId="0AEE44D2" w14:textId="77777777" w:rsidR="001E3CEF" w:rsidRPr="001E3CEF" w:rsidRDefault="001E3CEF" w:rsidP="001E3CEF">
      <w:pPr>
        <w:pStyle w:val="Bibliography"/>
      </w:pPr>
      <w:proofErr w:type="spellStart"/>
      <w:r w:rsidRPr="001E3CEF">
        <w:t>Frankenhuis</w:t>
      </w:r>
      <w:proofErr w:type="spellEnd"/>
      <w:r w:rsidRPr="001E3CEF">
        <w:t xml:space="preserve">, W. E., &amp; Nettle, D. (2020). The Strengths of People in Poverty. </w:t>
      </w:r>
      <w:r w:rsidRPr="001E3CEF">
        <w:rPr>
          <w:i/>
          <w:iCs/>
        </w:rPr>
        <w:t>Current Directions in Psychological Science</w:t>
      </w:r>
      <w:r w:rsidRPr="001E3CEF">
        <w:t xml:space="preserve">, </w:t>
      </w:r>
      <w:r w:rsidRPr="001E3CEF">
        <w:rPr>
          <w:i/>
          <w:iCs/>
        </w:rPr>
        <w:t>29</w:t>
      </w:r>
      <w:r w:rsidRPr="001E3CEF">
        <w:t>(1), 16–21. https://doi.org/10/ggf5d6</w:t>
      </w:r>
    </w:p>
    <w:p w14:paraId="71D2D220" w14:textId="77777777" w:rsidR="001E3CEF" w:rsidRPr="001E3CEF" w:rsidRDefault="001E3CEF" w:rsidP="001E3CEF">
      <w:pPr>
        <w:pStyle w:val="Bibliography"/>
      </w:pPr>
      <w:proofErr w:type="spellStart"/>
      <w:r w:rsidRPr="001E3CEF">
        <w:t>Frankenhuis</w:t>
      </w:r>
      <w:proofErr w:type="spellEnd"/>
      <w:r w:rsidRPr="001E3CEF">
        <w:t xml:space="preserve">, W. E., Young, E. S., &amp; Ellis, B. J. (2020). The hidden talents approach: Theoretical and methodological challenges. </w:t>
      </w:r>
      <w:r w:rsidRPr="001E3CEF">
        <w:rPr>
          <w:i/>
          <w:iCs/>
        </w:rPr>
        <w:t>Trends in Cognitive Sciences</w:t>
      </w:r>
      <w:r w:rsidRPr="001E3CEF">
        <w:t xml:space="preserve">, </w:t>
      </w:r>
      <w:r w:rsidRPr="001E3CEF">
        <w:rPr>
          <w:i/>
          <w:iCs/>
        </w:rPr>
        <w:t>24</w:t>
      </w:r>
      <w:r w:rsidRPr="001E3CEF">
        <w:t>(7), 569–581. https://doi.org/10.1016/j.tics.2020.03.007</w:t>
      </w:r>
    </w:p>
    <w:p w14:paraId="3FD40B6A" w14:textId="77777777" w:rsidR="001E3CEF" w:rsidRPr="001E3CEF" w:rsidRDefault="001E3CEF" w:rsidP="001E3CEF">
      <w:pPr>
        <w:pStyle w:val="Bibliography"/>
      </w:pPr>
      <w:r w:rsidRPr="001E3CEF">
        <w:t xml:space="preserve">Hackman, D. A., Betancourt, L. M., Gallop, R., Romer, D., Brodsky, N. L., Hurt, H., &amp; Farah, M. J. (2014). Mapping the Trajectory of Socioeconomic Disparity in Working Memory: Parental and Neighborhood Factors. </w:t>
      </w:r>
      <w:r w:rsidRPr="001E3CEF">
        <w:rPr>
          <w:i/>
          <w:iCs/>
        </w:rPr>
        <w:t>Child Development</w:t>
      </w:r>
      <w:r w:rsidRPr="001E3CEF">
        <w:t xml:space="preserve">, </w:t>
      </w:r>
      <w:r w:rsidRPr="001E3CEF">
        <w:rPr>
          <w:i/>
          <w:iCs/>
        </w:rPr>
        <w:t>85</w:t>
      </w:r>
      <w:r w:rsidRPr="001E3CEF">
        <w:t>(4), 1433–1445. https://doi.org/10/f6fp5j</w:t>
      </w:r>
    </w:p>
    <w:p w14:paraId="44C6A9AA" w14:textId="77777777" w:rsidR="001E3CEF" w:rsidRPr="001E3CEF" w:rsidRDefault="001E3CEF" w:rsidP="001E3CEF">
      <w:pPr>
        <w:pStyle w:val="Bibliography"/>
      </w:pPr>
      <w:r w:rsidRPr="001E3CEF">
        <w:t xml:space="preserve">Hackman, D. A., Farah, M. J., &amp; Meaney, M. J. (2010). Socioeconomic status and the brain: Mechanistic insights from human and animal research. </w:t>
      </w:r>
      <w:r w:rsidRPr="001E3CEF">
        <w:rPr>
          <w:i/>
          <w:iCs/>
        </w:rPr>
        <w:t>Nature Reviews Neuroscience</w:t>
      </w:r>
      <w:r w:rsidRPr="001E3CEF">
        <w:t xml:space="preserve">, </w:t>
      </w:r>
      <w:r w:rsidRPr="001E3CEF">
        <w:rPr>
          <w:i/>
          <w:iCs/>
        </w:rPr>
        <w:t>11</w:t>
      </w:r>
      <w:r w:rsidRPr="001E3CEF">
        <w:t>(9), 651–659. https://doi.org/10/b254c6</w:t>
      </w:r>
    </w:p>
    <w:p w14:paraId="1467B587" w14:textId="77777777" w:rsidR="001E3CEF" w:rsidRPr="001E3CEF" w:rsidRDefault="001E3CEF" w:rsidP="001E3CEF">
      <w:pPr>
        <w:pStyle w:val="Bibliography"/>
      </w:pPr>
      <w:r w:rsidRPr="001E3CEF">
        <w:lastRenderedPageBreak/>
        <w:t xml:space="preserve">McLaughlin, K. A., Weissman, D., &amp; </w:t>
      </w:r>
      <w:proofErr w:type="spellStart"/>
      <w:r w:rsidRPr="001E3CEF">
        <w:t>Bitrán</w:t>
      </w:r>
      <w:proofErr w:type="spellEnd"/>
      <w:r w:rsidRPr="001E3CEF">
        <w:t xml:space="preserve">, D. (2019). Childhood adversity and neural development: A systematic review. </w:t>
      </w:r>
      <w:r w:rsidRPr="001E3CEF">
        <w:rPr>
          <w:i/>
          <w:iCs/>
        </w:rPr>
        <w:t>Annual Review of Developmental Psychology</w:t>
      </w:r>
      <w:r w:rsidRPr="001E3CEF">
        <w:t xml:space="preserve">, </w:t>
      </w:r>
      <w:r w:rsidRPr="001E3CEF">
        <w:rPr>
          <w:i/>
          <w:iCs/>
        </w:rPr>
        <w:t>1</w:t>
      </w:r>
      <w:r w:rsidRPr="001E3CEF">
        <w:t>(1), 277–312. https://doi.org/10/gj59n7</w:t>
      </w:r>
    </w:p>
    <w:p w14:paraId="69ABBC8E" w14:textId="77777777" w:rsidR="001E3CEF" w:rsidRPr="001E3CEF" w:rsidRDefault="001E3CEF" w:rsidP="001E3CEF">
      <w:pPr>
        <w:pStyle w:val="Bibliography"/>
      </w:pPr>
      <w:r w:rsidRPr="001E3CEF">
        <w:t xml:space="preserve">Mittal, C., </w:t>
      </w:r>
      <w:proofErr w:type="spellStart"/>
      <w:r w:rsidRPr="001E3CEF">
        <w:t>Griskevicius</w:t>
      </w:r>
      <w:proofErr w:type="spellEnd"/>
      <w:r w:rsidRPr="001E3CEF">
        <w:t xml:space="preserve">, V., Simpson, J. A., Sung, S., &amp; Young, E. S. (2015). Cognitive adaptations to stressful environments: When childhood adversity enhances adult executive function. </w:t>
      </w:r>
      <w:r w:rsidRPr="001E3CEF">
        <w:rPr>
          <w:i/>
          <w:iCs/>
        </w:rPr>
        <w:t>Journal of Personality and Social Psychology</w:t>
      </w:r>
      <w:r w:rsidRPr="001E3CEF">
        <w:t xml:space="preserve">, </w:t>
      </w:r>
      <w:r w:rsidRPr="001E3CEF">
        <w:rPr>
          <w:i/>
          <w:iCs/>
        </w:rPr>
        <w:t>109</w:t>
      </w:r>
      <w:r w:rsidRPr="001E3CEF">
        <w:t>(4), 604–621. https://doi.org/10.1037/pspi0000028</w:t>
      </w:r>
    </w:p>
    <w:p w14:paraId="7C6D7C7B" w14:textId="77777777" w:rsidR="001E3CEF" w:rsidRPr="001E3CEF" w:rsidRDefault="001E3CEF" w:rsidP="001E3CEF">
      <w:pPr>
        <w:pStyle w:val="Bibliography"/>
      </w:pPr>
      <w:proofErr w:type="spellStart"/>
      <w:r w:rsidRPr="001E3CEF">
        <w:t>Muskens</w:t>
      </w:r>
      <w:proofErr w:type="spellEnd"/>
      <w:r w:rsidRPr="001E3CEF">
        <w:t xml:space="preserve">. (2019). </w:t>
      </w:r>
      <w:r w:rsidRPr="001E3CEF">
        <w:rPr>
          <w:i/>
          <w:iCs/>
        </w:rPr>
        <w:t>Hidden obstacles in education for students from low socioeconomic backgrounds:</w:t>
      </w:r>
      <w:r w:rsidRPr="001E3CEF">
        <w:t xml:space="preserve"> [</w:t>
      </w:r>
      <w:proofErr w:type="spellStart"/>
      <w:r w:rsidRPr="001E3CEF">
        <w:t>maastricht</w:t>
      </w:r>
      <w:proofErr w:type="spellEnd"/>
      <w:r w:rsidRPr="001E3CEF">
        <w:t xml:space="preserve"> university]. https://doi.org/10.26481/dis.20191115mm</w:t>
      </w:r>
    </w:p>
    <w:p w14:paraId="0F4D8647" w14:textId="77777777" w:rsidR="001E3CEF" w:rsidRPr="001E3CEF" w:rsidRDefault="001E3CEF" w:rsidP="001E3CEF">
      <w:pPr>
        <w:pStyle w:val="Bibliography"/>
      </w:pPr>
      <w:r w:rsidRPr="001E3CEF">
        <w:t xml:space="preserve">NICHD Early Child Care Research Network. (2005). </w:t>
      </w:r>
      <w:r w:rsidRPr="001E3CEF">
        <w:rPr>
          <w:i/>
          <w:iCs/>
        </w:rPr>
        <w:t>Child care and child development: Results from the NICHD study of early child care and youth development</w:t>
      </w:r>
      <w:r w:rsidRPr="001E3CEF">
        <w:t xml:space="preserve"> (pp. xx, 474). The Guilford Press.</w:t>
      </w:r>
    </w:p>
    <w:p w14:paraId="2C25148E" w14:textId="77777777" w:rsidR="001E3CEF" w:rsidRPr="001E3CEF" w:rsidRDefault="001E3CEF" w:rsidP="001E3CEF">
      <w:pPr>
        <w:pStyle w:val="Bibliography"/>
      </w:pPr>
      <w:r w:rsidRPr="001E3CEF">
        <w:t xml:space="preserve">Raby, K. L., </w:t>
      </w:r>
      <w:proofErr w:type="spellStart"/>
      <w:r w:rsidRPr="001E3CEF">
        <w:t>Roisman</w:t>
      </w:r>
      <w:proofErr w:type="spellEnd"/>
      <w:r w:rsidRPr="001E3CEF">
        <w:t xml:space="preserve">, G. I., Fraley, R. C., &amp; Simpson, J. A. (2015). The enduring predictive significance of early maternal sensitivity: Social and academic competence through age 32 years. </w:t>
      </w:r>
      <w:r w:rsidRPr="001E3CEF">
        <w:rPr>
          <w:i/>
          <w:iCs/>
        </w:rPr>
        <w:t>Child Development</w:t>
      </w:r>
      <w:r w:rsidRPr="001E3CEF">
        <w:t xml:space="preserve">, </w:t>
      </w:r>
      <w:r w:rsidRPr="001E3CEF">
        <w:rPr>
          <w:i/>
          <w:iCs/>
        </w:rPr>
        <w:t>86</w:t>
      </w:r>
      <w:r w:rsidRPr="001E3CEF">
        <w:t>(3), 695–708. https://doi.org/10/gjh5cc</w:t>
      </w:r>
    </w:p>
    <w:p w14:paraId="25925F5C" w14:textId="77777777" w:rsidR="001E3CEF" w:rsidRPr="001E3CEF" w:rsidRDefault="001E3CEF" w:rsidP="001E3CEF">
      <w:pPr>
        <w:pStyle w:val="Bibliography"/>
      </w:pPr>
      <w:proofErr w:type="spellStart"/>
      <w:r w:rsidRPr="001E3CEF">
        <w:t>Rozin</w:t>
      </w:r>
      <w:proofErr w:type="spellEnd"/>
      <w:r w:rsidRPr="001E3CEF">
        <w:t xml:space="preserve">, P. (2001). Social Psychology and Science: Some Lessons </w:t>
      </w:r>
      <w:proofErr w:type="gramStart"/>
      <w:r w:rsidRPr="001E3CEF">
        <w:t>From</w:t>
      </w:r>
      <w:proofErr w:type="gramEnd"/>
      <w:r w:rsidRPr="001E3CEF">
        <w:t xml:space="preserve"> Solomon Asch. </w:t>
      </w:r>
      <w:r w:rsidRPr="001E3CEF">
        <w:rPr>
          <w:i/>
          <w:iCs/>
        </w:rPr>
        <w:t>Personality and Social Psychology Review</w:t>
      </w:r>
      <w:r w:rsidRPr="001E3CEF">
        <w:t xml:space="preserve">, </w:t>
      </w:r>
      <w:r w:rsidRPr="001E3CEF">
        <w:rPr>
          <w:i/>
          <w:iCs/>
        </w:rPr>
        <w:t>5</w:t>
      </w:r>
      <w:r w:rsidRPr="001E3CEF">
        <w:t>(1), 2–14. https://doi.org/10/bhqn85</w:t>
      </w:r>
    </w:p>
    <w:p w14:paraId="7B6102BE" w14:textId="77777777" w:rsidR="001E3CEF" w:rsidRPr="001E3CEF" w:rsidRDefault="001E3CEF" w:rsidP="001E3CEF">
      <w:pPr>
        <w:pStyle w:val="Bibliography"/>
      </w:pPr>
      <w:r w:rsidRPr="001E3CEF">
        <w:t xml:space="preserve">Scheel, A. M., </w:t>
      </w:r>
      <w:proofErr w:type="spellStart"/>
      <w:r w:rsidRPr="001E3CEF">
        <w:t>Tiokhin</w:t>
      </w:r>
      <w:proofErr w:type="spellEnd"/>
      <w:r w:rsidRPr="001E3CEF">
        <w:t xml:space="preserve">, L., </w:t>
      </w:r>
      <w:proofErr w:type="spellStart"/>
      <w:r w:rsidRPr="001E3CEF">
        <w:t>Isager</w:t>
      </w:r>
      <w:proofErr w:type="spellEnd"/>
      <w:r w:rsidRPr="001E3CEF">
        <w:t xml:space="preserve">, P. M., &amp; </w:t>
      </w:r>
      <w:proofErr w:type="spellStart"/>
      <w:r w:rsidRPr="001E3CEF">
        <w:t>Lakens</w:t>
      </w:r>
      <w:proofErr w:type="spellEnd"/>
      <w:r w:rsidRPr="001E3CEF">
        <w:t xml:space="preserve">, D. (2021). Why Hypothesis Testers Should Spend Less Time Testing Hypotheses. </w:t>
      </w:r>
      <w:r w:rsidRPr="001E3CEF">
        <w:rPr>
          <w:i/>
          <w:iCs/>
        </w:rPr>
        <w:t>Perspectives on Psychological Science</w:t>
      </w:r>
      <w:r w:rsidRPr="001E3CEF">
        <w:t xml:space="preserve">, </w:t>
      </w:r>
      <w:r w:rsidRPr="001E3CEF">
        <w:rPr>
          <w:i/>
          <w:iCs/>
        </w:rPr>
        <w:t>16</w:t>
      </w:r>
      <w:r w:rsidRPr="001E3CEF">
        <w:t>(4), 744–755. https://doi.org/10/ghp4k7</w:t>
      </w:r>
    </w:p>
    <w:p w14:paraId="53B32750" w14:textId="77777777" w:rsidR="001E3CEF" w:rsidRPr="001E3CEF" w:rsidRDefault="001E3CEF" w:rsidP="001E3CEF">
      <w:pPr>
        <w:pStyle w:val="Bibliography"/>
      </w:pPr>
      <w:r w:rsidRPr="001E3CEF">
        <w:t xml:space="preserve">Young, E. S., </w:t>
      </w:r>
      <w:proofErr w:type="spellStart"/>
      <w:r w:rsidRPr="001E3CEF">
        <w:t>Frankenhuis</w:t>
      </w:r>
      <w:proofErr w:type="spellEnd"/>
      <w:r w:rsidRPr="001E3CEF">
        <w:t xml:space="preserve">, W. E., </w:t>
      </w:r>
      <w:proofErr w:type="spellStart"/>
      <w:r w:rsidRPr="001E3CEF">
        <w:t>DelPriore</w:t>
      </w:r>
      <w:proofErr w:type="spellEnd"/>
      <w:r w:rsidRPr="001E3CEF">
        <w:t>, D. J., &amp; Ellis, B. J. (2022). Hidden talents in context: Cognitive performance with abstract versus ecological stimuli among adversity-</w:t>
      </w:r>
      <w:r w:rsidRPr="001E3CEF">
        <w:lastRenderedPageBreak/>
        <w:t xml:space="preserve">exposed youth. </w:t>
      </w:r>
      <w:r w:rsidRPr="001E3CEF">
        <w:rPr>
          <w:i/>
          <w:iCs/>
        </w:rPr>
        <w:t>Child Development</w:t>
      </w:r>
      <w:r w:rsidRPr="001E3CEF">
        <w:t xml:space="preserve">, </w:t>
      </w:r>
      <w:r w:rsidRPr="001E3CEF">
        <w:rPr>
          <w:i/>
          <w:iCs/>
        </w:rPr>
        <w:t>93</w:t>
      </w:r>
      <w:r w:rsidRPr="001E3CEF">
        <w:t>(5), 1493–1510. https://doi.org/10.1111/cdev.13766</w:t>
      </w:r>
    </w:p>
    <w:p w14:paraId="1AF7FE4F" w14:textId="77777777" w:rsidR="001E3CEF" w:rsidRPr="001E3CEF" w:rsidRDefault="001E3CEF" w:rsidP="001E3CEF">
      <w:pPr>
        <w:pStyle w:val="Bibliography"/>
      </w:pPr>
      <w:r w:rsidRPr="001E3CEF">
        <w:t xml:space="preserve">Young, E. S., </w:t>
      </w:r>
      <w:proofErr w:type="spellStart"/>
      <w:r w:rsidRPr="001E3CEF">
        <w:t>Griskevicius</w:t>
      </w:r>
      <w:proofErr w:type="spellEnd"/>
      <w:r w:rsidRPr="001E3CEF">
        <w:t xml:space="preserve">, V., Simpson, J. A., Waters, T. E. A., &amp; Mittal, C. (2018). Can an unpredictable childhood environment enhance working memory? Testing the sensitized-specialization hypothesis. </w:t>
      </w:r>
      <w:r w:rsidRPr="001E3CEF">
        <w:rPr>
          <w:i/>
          <w:iCs/>
        </w:rPr>
        <w:t>Journal of Personality and Social Psychology</w:t>
      </w:r>
      <w:r w:rsidRPr="001E3CEF">
        <w:t xml:space="preserve">, </w:t>
      </w:r>
      <w:r w:rsidRPr="001E3CEF">
        <w:rPr>
          <w:i/>
          <w:iCs/>
        </w:rPr>
        <w:t>114</w:t>
      </w:r>
      <w:r w:rsidRPr="001E3CEF">
        <w:t>(6), 891–908. https://doi.org/10.1037/pspi0000124</w:t>
      </w:r>
    </w:p>
    <w:p w14:paraId="74FF90ED" w14:textId="4CB5E064"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ung, E.S. (Ethan)" w:date="2023-02-22T14:14:00Z" w:initials="YE(">
    <w:p w14:paraId="3AAC581F" w14:textId="080CC172" w:rsidR="00832229" w:rsidRDefault="00832229">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832229" w:rsidRDefault="00832229">
      <w:pPr>
        <w:pStyle w:val="CommentText"/>
      </w:pPr>
      <w:r>
        <w:rPr>
          <w:rStyle w:val="CommentReference"/>
        </w:rPr>
        <w:annotationRef/>
      </w:r>
      <w:r>
        <w:t>This is a working abstract; it will likely change substantially based on the results. Skip to the introduction.</w:t>
      </w:r>
    </w:p>
  </w:comment>
  <w:comment w:id="2" w:author="Jeff Simpson" w:date="2023-03-11T06:57:00Z" w:initials="JS">
    <w:p w14:paraId="1DC04DBE" w14:textId="08BB81AB" w:rsidR="00832229" w:rsidRDefault="00832229">
      <w:pPr>
        <w:pStyle w:val="CommentText"/>
      </w:pPr>
      <w:r>
        <w:rPr>
          <w:rStyle w:val="CommentReference"/>
        </w:rPr>
        <w:annotationRef/>
      </w:r>
      <w:r>
        <w:rPr>
          <w:noProof/>
        </w:rPr>
        <w:t>Do we need to say more about what H and U entail earlier in the introduction?</w:t>
      </w:r>
      <w:r w:rsidR="001436F4">
        <w:rPr>
          <w:noProof/>
        </w:rPr>
        <w:t xml:space="preserve"> This sort of comes out of the blue.</w:t>
      </w:r>
    </w:p>
  </w:comment>
  <w:comment w:id="3" w:author="Jeff Simpson" w:date="2023-03-11T06:59:00Z" w:initials="JS">
    <w:p w14:paraId="692B3C22" w14:textId="3AAEDA37" w:rsidR="00832229" w:rsidRDefault="00832229">
      <w:pPr>
        <w:pStyle w:val="CommentText"/>
      </w:pPr>
      <w:r>
        <w:rPr>
          <w:rStyle w:val="CommentReference"/>
        </w:rPr>
        <w:annotationRef/>
      </w:r>
      <w:r>
        <w:rPr>
          <w:noProof/>
        </w:rPr>
        <w:t>Do we need to say more earlier about why making comparisons to a person's overall test performance is a good way to test our adaptation-based HOs?</w:t>
      </w:r>
    </w:p>
  </w:comment>
  <w:comment w:id="5" w:author="Jeff Simpson" w:date="2023-03-11T07:04:00Z" w:initials="JS">
    <w:p w14:paraId="6AB09AFD" w14:textId="7FFFA25E" w:rsidR="00832229" w:rsidRDefault="00832229">
      <w:pPr>
        <w:pStyle w:val="CommentText"/>
      </w:pPr>
      <w:r>
        <w:rPr>
          <w:rStyle w:val="CommentReference"/>
        </w:rPr>
        <w:annotationRef/>
      </w:r>
      <w:r>
        <w:rPr>
          <w:noProof/>
        </w:rPr>
        <w:t>Do we need to say more in the intro</w:t>
      </w:r>
      <w:r w:rsidR="001436F4">
        <w:rPr>
          <w:noProof/>
        </w:rPr>
        <w:t>duction</w:t>
      </w:r>
      <w:r>
        <w:rPr>
          <w:noProof/>
        </w:rPr>
        <w:t xml:space="preserve"> about </w:t>
      </w:r>
      <w:r w:rsidR="001436F4">
        <w:rPr>
          <w:noProof/>
        </w:rPr>
        <w:t xml:space="preserve">the timeing of adversity (i.e. </w:t>
      </w:r>
      <w:r>
        <w:rPr>
          <w:noProof/>
        </w:rPr>
        <w:t>when adversity is ex</w:t>
      </w:r>
      <w:r w:rsidR="001436F4">
        <w:rPr>
          <w:noProof/>
        </w:rPr>
        <w:t>perienced during life)</w:t>
      </w:r>
      <w:r w:rsidR="00144AB9">
        <w:rPr>
          <w:noProof/>
        </w:rPr>
        <w:t>?</w:t>
      </w:r>
      <w:r w:rsidR="000A2228">
        <w:rPr>
          <w:noProof/>
        </w:rPr>
        <w:t xml:space="preserve"> Does</w:t>
      </w:r>
      <w:r w:rsidR="001436F4">
        <w:rPr>
          <w:noProof/>
        </w:rPr>
        <w:t xml:space="preserve"> timing figure into or have any i</w:t>
      </w:r>
      <w:r w:rsidR="000A2228">
        <w:rPr>
          <w:noProof/>
        </w:rPr>
        <w:t>mplications f</w:t>
      </w:r>
      <w:r w:rsidR="001436F4">
        <w:rPr>
          <w:noProof/>
        </w:rPr>
        <w:t xml:space="preserve">or our model/approach </w:t>
      </w:r>
      <w:r w:rsidR="000A2228">
        <w:rPr>
          <w:noProof/>
        </w:rPr>
        <w:t>or for</w:t>
      </w:r>
      <w:r w:rsidR="001436F4">
        <w:rPr>
          <w:noProof/>
        </w:rPr>
        <w:t xml:space="preserve"> setting up when and how</w:t>
      </w:r>
      <w:r w:rsidR="000A2228">
        <w:rPr>
          <w:noProof/>
        </w:rPr>
        <w:t xml:space="preserve"> adversity is assessed in the SECCYD?</w:t>
      </w:r>
    </w:p>
  </w:comment>
  <w:comment w:id="4" w:author="Glenn I Roisman" w:date="2023-03-10T15:03:00Z" w:initials="GIR">
    <w:p w14:paraId="124AE861" w14:textId="47C7BC22" w:rsidR="00832229" w:rsidRDefault="00832229">
      <w:pPr>
        <w:pStyle w:val="CommentText"/>
      </w:pPr>
      <w:r>
        <w:rPr>
          <w:rStyle w:val="CommentReference"/>
        </w:rPr>
        <w:annotationRef/>
      </w:r>
      <w:r>
        <w:t>This extended metaphor is used quite productively to make the case for exploratory analysis in this domain, Ethan.</w:t>
      </w:r>
    </w:p>
  </w:comment>
  <w:comment w:id="6" w:author="Young, E.S. (Ethan)" w:date="2023-03-10T19:14:00Z" w:initials="YE(">
    <w:p w14:paraId="7A2B467A" w14:textId="487847EA" w:rsidR="00832229" w:rsidRDefault="00832229">
      <w:pPr>
        <w:pStyle w:val="CommentText"/>
      </w:pPr>
      <w:r>
        <w:rPr>
          <w:rStyle w:val="CommentReference"/>
        </w:rPr>
        <w:annotationRef/>
      </w:r>
      <w:r>
        <w:t>Stop here. I still need to write a current study paragraph and probably add more to the introduction.</w:t>
      </w:r>
    </w:p>
  </w:comment>
  <w:comment w:id="7" w:author="Jeff Simpson" w:date="2023-03-11T07:12:00Z" w:initials="JS">
    <w:p w14:paraId="6E82173A" w14:textId="760B7D87" w:rsidR="001436F4" w:rsidRDefault="001436F4">
      <w:pPr>
        <w:pStyle w:val="CommentText"/>
      </w:pPr>
      <w:r>
        <w:rPr>
          <w:rStyle w:val="CommentReference"/>
        </w:rPr>
        <w:annotationRef/>
      </w:r>
      <w:r>
        <w:t>Within what timeframe?  The next year or two?</w:t>
      </w:r>
    </w:p>
  </w:comment>
  <w:comment w:id="8"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C581F" w15:done="0"/>
  <w15:commentEx w15:paraId="1340EB22" w15:done="0"/>
  <w15:commentEx w15:paraId="1DC04DBE" w15:done="0"/>
  <w15:commentEx w15:paraId="692B3C22" w15:done="0"/>
  <w15:commentEx w15:paraId="6AB09AFD" w15:done="0"/>
  <w15:commentEx w15:paraId="124AE861" w15:done="0"/>
  <w15:commentEx w15:paraId="7A2B467A" w15:done="0"/>
  <w15:commentEx w15:paraId="6E82173A" w15:done="0"/>
  <w15:commentEx w15:paraId="1DDA67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B6000A" w16cex:dateUtc="2023-03-1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1DC04DBE" w16cid:durableId="27BC2DA2"/>
  <w16cid:commentId w16cid:paraId="692B3C22" w16cid:durableId="27BC2DA3"/>
  <w16cid:commentId w16cid:paraId="6AB09AFD" w16cid:durableId="27BC2DA4"/>
  <w16cid:commentId w16cid:paraId="124AE861" w16cid:durableId="27BC2DA5"/>
  <w16cid:commentId w16cid:paraId="7A2B467A" w16cid:durableId="27B6000A"/>
  <w16cid:commentId w16cid:paraId="6E82173A" w16cid:durableId="27BC2DA7"/>
  <w16cid:commentId w16cid:paraId="1DDA67B9" w16cid:durableId="27BC2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9D4D5" w14:textId="77777777" w:rsidR="00376657" w:rsidRDefault="00376657" w:rsidP="00C242AA">
      <w:r>
        <w:separator/>
      </w:r>
    </w:p>
  </w:endnote>
  <w:endnote w:type="continuationSeparator" w:id="0">
    <w:p w14:paraId="43F472FF" w14:textId="77777777" w:rsidR="00376657" w:rsidRDefault="00376657"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2882D" w14:textId="77777777" w:rsidR="00376657" w:rsidRDefault="00376657" w:rsidP="00C242AA">
      <w:r>
        <w:separator/>
      </w:r>
    </w:p>
  </w:footnote>
  <w:footnote w:type="continuationSeparator" w:id="0">
    <w:p w14:paraId="5339C806" w14:textId="77777777" w:rsidR="00376657" w:rsidRDefault="00376657"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4387809">
    <w:abstractNumId w:val="15"/>
  </w:num>
  <w:num w:numId="2" w16cid:durableId="1328509187">
    <w:abstractNumId w:val="1"/>
  </w:num>
  <w:num w:numId="3" w16cid:durableId="83720949">
    <w:abstractNumId w:val="8"/>
  </w:num>
  <w:num w:numId="4" w16cid:durableId="432096129">
    <w:abstractNumId w:val="6"/>
  </w:num>
  <w:num w:numId="5" w16cid:durableId="224490367">
    <w:abstractNumId w:val="10"/>
  </w:num>
  <w:num w:numId="6" w16cid:durableId="492067608">
    <w:abstractNumId w:val="4"/>
  </w:num>
  <w:num w:numId="7" w16cid:durableId="1944074670">
    <w:abstractNumId w:val="21"/>
  </w:num>
  <w:num w:numId="8" w16cid:durableId="1103918784">
    <w:abstractNumId w:val="18"/>
  </w:num>
  <w:num w:numId="9" w16cid:durableId="168764034">
    <w:abstractNumId w:val="5"/>
  </w:num>
  <w:num w:numId="10" w16cid:durableId="448860065">
    <w:abstractNumId w:val="9"/>
  </w:num>
  <w:num w:numId="11" w16cid:durableId="630940094">
    <w:abstractNumId w:val="17"/>
  </w:num>
  <w:num w:numId="12" w16cid:durableId="538980481">
    <w:abstractNumId w:val="13"/>
  </w:num>
  <w:num w:numId="13" w16cid:durableId="585771437">
    <w:abstractNumId w:val="3"/>
  </w:num>
  <w:num w:numId="14" w16cid:durableId="2057923518">
    <w:abstractNumId w:val="2"/>
  </w:num>
  <w:num w:numId="15" w16cid:durableId="2106682500">
    <w:abstractNumId w:val="19"/>
  </w:num>
  <w:num w:numId="16" w16cid:durableId="164827714">
    <w:abstractNumId w:val="11"/>
  </w:num>
  <w:num w:numId="17" w16cid:durableId="80682411">
    <w:abstractNumId w:val="12"/>
  </w:num>
  <w:num w:numId="18" w16cid:durableId="2128111316">
    <w:abstractNumId w:val="7"/>
  </w:num>
  <w:num w:numId="19" w16cid:durableId="1453286574">
    <w:abstractNumId w:val="16"/>
  </w:num>
  <w:num w:numId="20" w16cid:durableId="1017122542">
    <w:abstractNumId w:val="20"/>
  </w:num>
  <w:num w:numId="21" w16cid:durableId="1360085273">
    <w:abstractNumId w:val="0"/>
  </w:num>
  <w:num w:numId="22" w16cid:durableId="186982726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ung, E.S. (Ethan)">
    <w15:presenceInfo w15:providerId="AD" w15:userId="S::e.s.young@uu.nl::2329ca82-b87a-4a64-ad28-94c9545f7e4d"/>
  </w15:person>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2228"/>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05D54"/>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E3CEF"/>
    <w:rsid w:val="001F0A5F"/>
    <w:rsid w:val="001F2A05"/>
    <w:rsid w:val="001F34F0"/>
    <w:rsid w:val="001F3D20"/>
    <w:rsid w:val="0020086D"/>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2AC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68B5"/>
    <w:rsid w:val="002F705B"/>
    <w:rsid w:val="002F7CE5"/>
    <w:rsid w:val="003055C9"/>
    <w:rsid w:val="00313B74"/>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15FC"/>
    <w:rsid w:val="0034209E"/>
    <w:rsid w:val="00345C99"/>
    <w:rsid w:val="00346693"/>
    <w:rsid w:val="00355F62"/>
    <w:rsid w:val="00357E03"/>
    <w:rsid w:val="00361803"/>
    <w:rsid w:val="00361F89"/>
    <w:rsid w:val="003628A5"/>
    <w:rsid w:val="003651CD"/>
    <w:rsid w:val="003700AD"/>
    <w:rsid w:val="003737EF"/>
    <w:rsid w:val="00376657"/>
    <w:rsid w:val="0037685E"/>
    <w:rsid w:val="00382B14"/>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0387"/>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520B"/>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55F"/>
    <w:rsid w:val="005359C5"/>
    <w:rsid w:val="00537C21"/>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414A"/>
    <w:rsid w:val="00587D5C"/>
    <w:rsid w:val="005900E9"/>
    <w:rsid w:val="0059229B"/>
    <w:rsid w:val="005948C8"/>
    <w:rsid w:val="005973B5"/>
    <w:rsid w:val="005A0B1E"/>
    <w:rsid w:val="005A41CB"/>
    <w:rsid w:val="005A7796"/>
    <w:rsid w:val="005B092C"/>
    <w:rsid w:val="005B2BBF"/>
    <w:rsid w:val="005B4A4A"/>
    <w:rsid w:val="005C1DBA"/>
    <w:rsid w:val="005C367D"/>
    <w:rsid w:val="005C5F26"/>
    <w:rsid w:val="005C711D"/>
    <w:rsid w:val="005D19EB"/>
    <w:rsid w:val="005D2CE8"/>
    <w:rsid w:val="005D6318"/>
    <w:rsid w:val="005D7A09"/>
    <w:rsid w:val="005E10A7"/>
    <w:rsid w:val="005E3419"/>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6BEC"/>
    <w:rsid w:val="006640B6"/>
    <w:rsid w:val="006720CF"/>
    <w:rsid w:val="00672BC7"/>
    <w:rsid w:val="0068125C"/>
    <w:rsid w:val="006854ED"/>
    <w:rsid w:val="006861CC"/>
    <w:rsid w:val="00695A2C"/>
    <w:rsid w:val="006A0577"/>
    <w:rsid w:val="006A3426"/>
    <w:rsid w:val="006B3379"/>
    <w:rsid w:val="006B36AB"/>
    <w:rsid w:val="006B6456"/>
    <w:rsid w:val="006C1B60"/>
    <w:rsid w:val="006C44C8"/>
    <w:rsid w:val="006C475D"/>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634EF"/>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D6B60"/>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577C"/>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2F9D"/>
    <w:rsid w:val="008A68DE"/>
    <w:rsid w:val="008A73DD"/>
    <w:rsid w:val="008B1B0B"/>
    <w:rsid w:val="008B2626"/>
    <w:rsid w:val="008B6A36"/>
    <w:rsid w:val="008B74D1"/>
    <w:rsid w:val="008C1E45"/>
    <w:rsid w:val="008C2FA1"/>
    <w:rsid w:val="008D4215"/>
    <w:rsid w:val="008D5AEE"/>
    <w:rsid w:val="008D6325"/>
    <w:rsid w:val="008D6574"/>
    <w:rsid w:val="008D7104"/>
    <w:rsid w:val="008E1C81"/>
    <w:rsid w:val="008E71CA"/>
    <w:rsid w:val="008F292C"/>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01F"/>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3AF0"/>
    <w:rsid w:val="00A46A2F"/>
    <w:rsid w:val="00A4794A"/>
    <w:rsid w:val="00A47B7E"/>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C3B83"/>
    <w:rsid w:val="00AD26A1"/>
    <w:rsid w:val="00AD2B75"/>
    <w:rsid w:val="00AD2C61"/>
    <w:rsid w:val="00AD2F4B"/>
    <w:rsid w:val="00AD4D0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07DE"/>
    <w:rsid w:val="00B822CD"/>
    <w:rsid w:val="00B82CF7"/>
    <w:rsid w:val="00B86E91"/>
    <w:rsid w:val="00B9187F"/>
    <w:rsid w:val="00B9438C"/>
    <w:rsid w:val="00B94E31"/>
    <w:rsid w:val="00B960AA"/>
    <w:rsid w:val="00B970E1"/>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11CE"/>
    <w:rsid w:val="00CC1CF1"/>
    <w:rsid w:val="00CC248A"/>
    <w:rsid w:val="00CC2B0C"/>
    <w:rsid w:val="00CC3638"/>
    <w:rsid w:val="00CC3974"/>
    <w:rsid w:val="00CD2424"/>
    <w:rsid w:val="00CD27D6"/>
    <w:rsid w:val="00CD3488"/>
    <w:rsid w:val="00CD42DA"/>
    <w:rsid w:val="00CD5715"/>
    <w:rsid w:val="00CD6A66"/>
    <w:rsid w:val="00CE08F6"/>
    <w:rsid w:val="00CE0EB4"/>
    <w:rsid w:val="00CE3A18"/>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56384"/>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5C7A"/>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9AE"/>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D6E4F"/>
    <w:rsid w:val="00FE0336"/>
    <w:rsid w:val="00FE44A0"/>
    <w:rsid w:val="00FE5434"/>
    <w:rsid w:val="00FE7CA3"/>
    <w:rsid w:val="00FF0FC3"/>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docId w15:val="{4BCBC038-CA0E-DD4F-9E96-F241E59A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738">
          <w:marLeft w:val="0"/>
          <w:marRight w:val="0"/>
          <w:marTop w:val="0"/>
          <w:marBottom w:val="0"/>
          <w:divBdr>
            <w:top w:val="none" w:sz="0" w:space="0" w:color="auto"/>
            <w:left w:val="none" w:sz="0" w:space="0" w:color="auto"/>
            <w:bottom w:val="none" w:sz="0" w:space="0" w:color="auto"/>
            <w:right w:val="none" w:sz="0" w:space="0" w:color="auto"/>
          </w:divBdr>
          <w:divsChild>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205800811">
                  <w:marLeft w:val="0"/>
                  <w:marRight w:val="0"/>
                  <w:marTop w:val="0"/>
                  <w:marBottom w:val="0"/>
                  <w:divBdr>
                    <w:top w:val="none" w:sz="0" w:space="0" w:color="auto"/>
                    <w:left w:val="none" w:sz="0" w:space="0" w:color="auto"/>
                    <w:bottom w:val="none" w:sz="0" w:space="0" w:color="auto"/>
                    <w:right w:val="none" w:sz="0" w:space="0" w:color="auto"/>
                  </w:divBdr>
                </w:div>
                <w:div w:id="454832751">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1279412125">
          <w:marLeft w:val="0"/>
          <w:marRight w:val="0"/>
          <w:marTop w:val="0"/>
          <w:marBottom w:val="0"/>
          <w:divBdr>
            <w:top w:val="none" w:sz="0" w:space="0" w:color="auto"/>
            <w:left w:val="none" w:sz="0" w:space="0" w:color="auto"/>
            <w:bottom w:val="none" w:sz="0" w:space="0" w:color="auto"/>
            <w:right w:val="none" w:sz="0" w:space="0" w:color="auto"/>
          </w:divBdr>
        </w:div>
        <w:div w:id="2015838101">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836191584">
          <w:marLeft w:val="0"/>
          <w:marRight w:val="0"/>
          <w:marTop w:val="0"/>
          <w:marBottom w:val="0"/>
          <w:divBdr>
            <w:top w:val="none" w:sz="0" w:space="0" w:color="auto"/>
            <w:left w:val="none" w:sz="0" w:space="0" w:color="auto"/>
            <w:bottom w:val="none" w:sz="0" w:space="0" w:color="auto"/>
            <w:right w:val="none" w:sz="0" w:space="0" w:color="auto"/>
          </w:divBdr>
        </w:div>
        <w:div w:id="198103631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4215298">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 w:id="147772540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331787251">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81</TotalTime>
  <Pages>13</Pages>
  <Words>12291</Words>
  <Characters>7006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8</cp:revision>
  <dcterms:created xsi:type="dcterms:W3CDTF">2023-03-15T10:42:00Z</dcterms:created>
  <dcterms:modified xsi:type="dcterms:W3CDTF">2023-03-1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FMqGJO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